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102C4" w14:textId="1D0A8B5F" w:rsidR="00612128" w:rsidRDefault="005B33C1">
      <w:pPr>
        <w:rPr>
          <w:b/>
          <w:bCs/>
        </w:rPr>
      </w:pPr>
      <w:r>
        <w:rPr>
          <w:b/>
          <w:bCs/>
        </w:rPr>
        <w:t xml:space="preserve">Introduction </w:t>
      </w:r>
    </w:p>
    <w:p w14:paraId="2337EA05" w14:textId="2469E8EE" w:rsidR="0005444F" w:rsidRDefault="000111C4">
      <w:r>
        <w:t xml:space="preserve">Tropical deforestation is a significant threat to biodiversity, ecosystem processes, and local people </w:t>
      </w:r>
      <w:r>
        <w:fldChar w:fldCharType="begin"/>
      </w:r>
      <w:r>
        <w:instrText xml:space="preserve"> ADDIN ZOTERO_ITEM CSL_CITATION {"citationID":"IQD5xEzv","properties":{"formattedCitation":"(Frewer &amp; Chan 2014; Estoque et al. 2019)","plainCitation":"(Frewer &amp; Chan 2014; Estoque et al. 2019)","noteIndex":0},"citationItems":[{"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fldChar w:fldCharType="separate"/>
      </w:r>
      <w:r w:rsidRPr="000111C4">
        <w:rPr>
          <w:rFonts w:ascii="Calibri" w:hAnsi="Calibri" w:cs="Calibri"/>
        </w:rPr>
        <w:t>(Frewer &amp; Chan 2014; Estoque et al. 2019)</w:t>
      </w:r>
      <w:r>
        <w:fldChar w:fldCharType="end"/>
      </w:r>
      <w:r>
        <w:t xml:space="preserve">, and is particularly insidious in its complexity </w:t>
      </w:r>
      <w:r>
        <w:fldChar w:fldCharType="begin"/>
      </w:r>
      <w:r>
        <w:instrText xml:space="preserve"> ADDIN ZOTERO_ITEM CSL_CITATION {"citationID":"4Nk3K687","properties":{"formattedCitation":"(Mena et al. 2006; Rowcroft 2008; Kong et al. 2019)","plainCitation":"(Mena et al. 2006; Rowcroft 2008; Kong et al. 2019)","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fldChar w:fldCharType="separate"/>
      </w:r>
      <w:r w:rsidRPr="000111C4">
        <w:rPr>
          <w:rFonts w:ascii="Calibri" w:hAnsi="Calibri" w:cs="Calibri"/>
        </w:rPr>
        <w:t>(Mena et al. 2006; Rowcroft 2008; Kong et al. 2019)</w:t>
      </w:r>
      <w:r>
        <w:fldChar w:fldCharType="end"/>
      </w:r>
      <w:r>
        <w:t xml:space="preserve">. </w:t>
      </w:r>
      <w:r w:rsidR="004B2379">
        <w:t xml:space="preserve">The drivers of forest loss in the tropics are not only numerous and multifaceted, but they operate at multiple scales and are comprised of complex feedback loops between ecological, biophysical, social, </w:t>
      </w:r>
      <w:r w:rsidR="00B91ACA">
        <w:t xml:space="preserve">cultural, </w:t>
      </w:r>
      <w:r w:rsidR="004B2379">
        <w:t xml:space="preserve">political, and economic factors </w:t>
      </w:r>
      <w:r w:rsidR="004B2379">
        <w:fldChar w:fldCharType="begin"/>
      </w:r>
      <w:r w:rsidR="00B91ACA">
        <w:instrText xml:space="preserve"> ADDIN ZOTERO_ITEM CSL_CITATION {"citationID":"TdqqAGpI","properties":{"formattedCitation":"(Geist &amp; Lambin 2002, 2003; Shrestha et al. 2018; Xu et al. 2019; Mannan et al. 2019)","plainCitation":"(Geist &amp; Lambin 2002, 2003; Shrestha et al. 2018; Xu et al. 2019; Mannan et al. 2019)","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id":2103,"uris":["http://zotero.org/users/2170232/items/QKT7ZI6Q"],"uri":["http://zotero.org/users/2170232/items/QKT7ZI6Q"],"itemData":{"id":2103,"type":"article-journal","abstract":"Despite the local and global importance of forests, deforestation is driven by various socio-economic and biophysical factors continues in many countries. In Nepal, in response to massive deforestation, the community forestry program has been implemented to reduce deforestation and support livelihoods. After four decades of its inception, the effectiveness of this program on forest cover change remains mostly unknown. This study analyses the spatial and temporal patterns of tree cover change along with a few socio-economic drivers of tree cover change to examine the effectiveness of the community forestry program for conserving forests or in reducing deforestation. We also investigate the socio-economic factors and policy responses as manifested through the community forestry program responsible for the tree cover change at the district level. The total tree cover area in the year 2000 in Nepal was </w:instrText>
      </w:r>
      <w:r w:rsidR="00B91ACA">
        <w:rPr>
          <w:rFonts w:ascii="Cambria Math" w:hAnsi="Cambria Math" w:cs="Cambria Math"/>
        </w:rPr>
        <w:instrText>∼</w:instrText>
      </w:r>
      <w:r w:rsidR="00B91ACA">
        <w:instrText xml:space="preserve">4,746,000 hectares, and our analysis reveals that between 2001 and 2016, Nepal has lost </w:instrText>
      </w:r>
      <w:r w:rsidR="00B91ACA">
        <w:rPr>
          <w:rFonts w:ascii="Cambria Math" w:hAnsi="Cambria Math" w:cs="Cambria Math"/>
        </w:rPr>
        <w:instrText>∼</w:instrText>
      </w:r>
      <w:r w:rsidR="00B91ACA">
        <w:instrText xml:space="preserve">46,000 ha and gained </w:instrText>
      </w:r>
      <w:r w:rsidR="00B91ACA">
        <w:rPr>
          <w:rFonts w:ascii="Cambria Math" w:hAnsi="Cambria Math" w:cs="Cambria Math"/>
        </w:rPr>
        <w:instrText>∼</w:instrText>
      </w:r>
      <w:r w:rsidR="00B91ACA">
        <w:instrText xml:space="preserve">12,200 ha of areas covered by trees with a substantial spatial and temporal variations. After accounting socio-economic drivers of forest cover change, our analysis showed that districts with the larger number of community forests had a minimum loss in tree cover, while districts with the higher proportion of vegetation covered by community forests had a maximum gain in tree cover. This indicates a positive contribution of the community forestry program to reducing deforestation and increasing tree cover.","container-title":"PeerJ","DOI":"10.7717/peerj.4855","ISSN":"2167-8359","journalAbbreviation":"PeerJ","language":"en","page":"e4855","source":"peerj.com","title":"Socio-economic factors and management regimes as drivers of tree cover change in Nepal","volume":"6","author":[{"family":"Shrestha","given":"Sujata"},{"family":"Shrestha","given":"Uttam B."},{"family":"Bawa","given":"Kamal"}],"issued":{"date-parts":[["2018",5,29]]}}},{"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4B2379">
        <w:fldChar w:fldCharType="separate"/>
      </w:r>
      <w:r w:rsidR="00B91ACA" w:rsidRPr="00B91ACA">
        <w:rPr>
          <w:rFonts w:ascii="Calibri" w:hAnsi="Calibri" w:cs="Calibri"/>
        </w:rPr>
        <w:t>(Geist &amp; Lambin 2002, 2003; Shrestha et al. 2018; Xu et al. 2019; Mannan et al. 2019)</w:t>
      </w:r>
      <w:r w:rsidR="004B2379">
        <w:fldChar w:fldCharType="end"/>
      </w:r>
      <w:r w:rsidR="00B91ACA">
        <w:t xml:space="preserve">. This complexity means that underlying drivers operating at national, regional, or even global scales manifest themselves in a variety of proximate causes, which themselves are governed and shaped by local conditions </w:t>
      </w:r>
      <w:r w:rsidR="00B91ACA">
        <w:fldChar w:fldCharType="begin"/>
      </w:r>
      <w:r w:rsidR="00C769D9">
        <w:instrText xml:space="preserve"> ADDIN ZOTERO_ITEM CSL_CITATION {"citationID":"d38DZeYY","properties":{"formattedCitation":"(Geist &amp; Lambin 2002; Fox &amp; Vogler 2005; Van Den Hoek et al. 2014)","plainCitation":"(Geist &amp; Lambin 2002; Fox &amp; Vogler 2005; Van Den Hoek et al. 2014)","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schema":"https://github.com/citation-style-language/schema/raw/master/csl-citation.json"} </w:instrText>
      </w:r>
      <w:r w:rsidR="00B91ACA">
        <w:fldChar w:fldCharType="separate"/>
      </w:r>
      <w:r w:rsidR="00C769D9" w:rsidRPr="00C769D9">
        <w:rPr>
          <w:rFonts w:ascii="Calibri" w:hAnsi="Calibri" w:cs="Calibri"/>
        </w:rPr>
        <w:t>(Geist &amp; Lambin 2002; Fox &amp; Vogler 2005; Van Den Hoek et al. 2014)</w:t>
      </w:r>
      <w:r w:rsidR="00B91ACA">
        <w:fldChar w:fldCharType="end"/>
      </w:r>
      <w:r w:rsidR="00C769D9">
        <w:t>. The dynamics between drivers at different scales makes disentangling the causes of deforestation highly contextual</w:t>
      </w:r>
      <w:r w:rsidR="00524C0E">
        <w:t xml:space="preserve">, increasing the value of local studies. Local socioeconomic conditions </w:t>
      </w:r>
      <w:r w:rsidR="007723BD">
        <w:t>are</w:t>
      </w:r>
      <w:r w:rsidR="00524C0E">
        <w:t xml:space="preserve"> important</w:t>
      </w:r>
      <w:r w:rsidR="007723BD">
        <w:t xml:space="preserve"> factors</w:t>
      </w:r>
      <w:r w:rsidR="00524C0E">
        <w:t xml:space="preserve"> in understanding the link between broader drivers </w:t>
      </w:r>
      <w:r w:rsidR="007723BD">
        <w:t>of land use change</w:t>
      </w:r>
      <w:r w:rsidR="00890C61">
        <w:t xml:space="preserve"> (LUC)</w:t>
      </w:r>
      <w:r w:rsidR="007723BD">
        <w:t xml:space="preserve"> and deforestation, and can be effective predictors of forest loss </w:t>
      </w:r>
      <w:r w:rsidR="007723BD">
        <w:fldChar w:fldCharType="begin"/>
      </w:r>
      <w:r w:rsidR="00BA0606">
        <w:instrText xml:space="preserve"> ADDIN ZOTERO_ITEM CSL_CITATION {"citationID":"WpIIj9BZ","properties":{"formattedCitation":"(Redo et al. 2012; Liu et al. 2016; Bonilla-Bedoya et al. 2018)","plainCitation":"(Redo et al. 2012; Liu et al. 2016; Bonilla-Bedoya et al. 2018)","noteIndex":0},"citationItems":[{"id":2946,"uris":["http://zotero.org/users/2170232/items/IVIAVP7Y"],"uri":["http://zotero.org/users/2170232/items/IVIAVP7Y"],"itemData":{"id":2946,"type":"article-journal","abstract":"Forest transitions (FT) have been observed in many developed countries and more recently in the developing world. However, our knowledge of FT from tropical regions is mostly derived from case studies from within a particular country, making it difficult to generalize findings across larger regions. Here we overcome these difficulties by conducting a recent (2001–2010) satellite-based analysis of trends in forest cover across Central America, stratified by biomes, which we related to socioeconomic variables associated with human development. Results show a net decrease of woody vegetation resulting from 12,201 km2 of deforestation of moist forests and 6,825 km2 of regrowth of conifer and dry forests. The Human Development Index was the socioeconomic variable best associated with forest cover change. The least-developed countries, Nicaragua and Guatemala, experienced both rapid deforestation of moist forests and significant recovery of conifer and dry forests. In contrast, the most developed countries, Panama and Costa Rica, had net woody vegetation gain and a more stable forest cover configuration. These results imply a good agreement with FT predictions of forest change in relation to socioeconomic development, but strong asymmetry in rates and directions of change largely dependent upon the biome where change is occurring. The FT model should be refined by incorporating ecological and socioeconomic heterogeneity, particularly in multicountry and regional studies. These asymmetric patterns of forest change should be evaluated when developing strategies for conserving biodiversity and environmental services.","container-title":"Proceedings of the National Academy of Sciences","DOI":"10.1073/pnas.1201664109","ISSN":"0027-8424, 1091-6490","issue":"23","journalAbbreviation":"PNAS","language":"en","note":"publisher: National Academy of Sciences\nsection: Physical Sciences\nPMID: 22615408","page":"8839-8844","source":"www.pnas.org","title":"Asymmetric forest transition driven by the interaction of socioeconomic development and environmental heterogeneity in Central America","volume":"109","author":[{"family":"Redo","given":"Daniel J."},{"family":"Grau","given":"H. Ricardo"},{"family":"Aide","given":"T. Mitchell"},{"family":"Clark","given":"Matthew L."}],"issued":{"date-parts":[["2012",6,5]]}}},{"id":2952,"uris":["http://zotero.org/users/2170232/items/6LIR9TKR"],"uri":["http://zotero.org/users/2170232/items/6LIR9TKR"],"itemData":{"id":2952,"type":"article-journal","abstract":"Forest loss and fragmentation, which generate various negative environmental and ecological consequences, have become widespread phenomena across the globe. Motivation to investigate the underlying drivers is essential for land use planning and policy decision making. This paper characterizes forest loss and fragmentation from 1979 to 2014 in the Ningbo region (China) using multitemporal satellite imageries and a set of landscape metrics (area-weighted mean patch area, edge density, area-weighted shape index, Euclidean nearest neighbor distance, effective mesh size and total area); and then quantifies the responsible socioeconomic drivers (economy, social activities, science and technology, culture and policy, demography) under different land use planning schemes (urban and non-urban) using multivariate linear regression. Results show that the two zones present identical trend of intensifying forest loss and fragmentation but differ in changing magnitude and speed. More specifically, forest loss and fragmentation in the non-urban planning zone occurs at a significantly higher pace and magnitude. For the urban planning zone, population pressure, economic growth and fruit consumption are the primary drivers of forest loss, while forest fragmentation is mainly driven by economic openness, cash crop consumption and environmental protection consciousness. For the non-urban planning zone, income increases, fruit consumption and infrastructure development are the primary drivers of forest loss, while infrastructure and tourism development are the major drivers of forest fragmentation. Besides, forest loss and fragmentation in the two zones are both heavily subjected to land use policy. The variance partitioning analysis highlights that the policy driver is the most influential one and economic driver also has strong effect on forest loss and fragmentation in the urban planning zone. For the non-urban planning zone, the influence of policy driver is the strongest and social activity is also very powerful. These results provide compelling evidence that land use planning fails to play an efficient role in protecting forest resources in the Ningbo region. The failure should be attributed to several issues associated with land use planning and forestry governance that widely exist in China. We finally propose some pertinent implications and suggestions for China’s land use planning and forest policy. This study is believed to advance the understanding of the socioeconomic drivers of forest loss and fragmentation. It therefore provides some new insights in land use policy.","container-title":"Land Use Policy","DOI":"10.1016/j.landusepol.2016.01.016","ISSN":"0264-8377","journalAbbreviation":"Land Use Policy","language":"en","page":"58-68","source":"ScienceDirect","title":"Socioeconomic drivers of forest loss and fragmentation: A comparison between different land use planning schemes and policy implications","title-short":"Socioeconomic drivers of forest loss and fragmentation","volume":"54","author":[{"family":"Liu","given":"Yaolin"},{"family":"Feng","given":"Yuhao"},{"family":"Zhao","given":"Zhe"},{"family":"Zhang","given":"Qianwen"},{"family":"Su","given":"Shiliang"}],"issued":{"date-parts":[["2016",7,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7723BD">
        <w:fldChar w:fldCharType="separate"/>
      </w:r>
      <w:r w:rsidR="00BA0606" w:rsidRPr="00BA0606">
        <w:rPr>
          <w:rFonts w:ascii="Calibri" w:hAnsi="Calibri" w:cs="Calibri"/>
        </w:rPr>
        <w:t>(Redo et al. 2012; Liu et al. 2016; Bonilla-Bedoya et al. 2018)</w:t>
      </w:r>
      <w:r w:rsidR="007723BD">
        <w:fldChar w:fldCharType="end"/>
      </w:r>
      <w:r w:rsidR="007723BD">
        <w:t>.</w:t>
      </w:r>
      <w:r w:rsidR="00524C0E">
        <w:t xml:space="preserve"> </w:t>
      </w:r>
      <w:r w:rsidR="0005444F">
        <w:t xml:space="preserve">Proximate causes of deforestation such as agricultural expansion and infrastructure development are often closely linked via feedback loops and dependencies to socioeconomic conditions including poverty, migration, local economies, and land and wealth inequality </w:t>
      </w:r>
      <w:r w:rsidR="0005444F">
        <w:fldChar w:fldCharType="begin"/>
      </w:r>
      <w:r w:rsidR="0005444F">
        <w:instrText xml:space="preserve"> ADDIN ZOTERO_ITEM CSL_CITATION {"citationID":"p7dz9ICJ","properties":{"formattedCitation":"(Geist &amp; Lambin 2002; Khuc et al. 2018)","plainCitation":"(Geist &amp; Lambin 2002; Khuc et al. 2018)","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05444F">
        <w:fldChar w:fldCharType="separate"/>
      </w:r>
      <w:r w:rsidR="0005444F" w:rsidRPr="0005444F">
        <w:rPr>
          <w:rFonts w:ascii="Calibri" w:hAnsi="Calibri" w:cs="Calibri"/>
        </w:rPr>
        <w:t>(Geist &amp; Lambin 2002; Khuc et al. 2018)</w:t>
      </w:r>
      <w:r w:rsidR="0005444F">
        <w:fldChar w:fldCharType="end"/>
      </w:r>
      <w:r w:rsidR="005F24FA">
        <w:t xml:space="preserve">. Therefore, understanding </w:t>
      </w:r>
      <w:r w:rsidR="006F0007">
        <w:t>the link between</w:t>
      </w:r>
      <w:r w:rsidR="005F24FA">
        <w:t xml:space="preserve"> socioeconomics </w:t>
      </w:r>
      <w:r w:rsidR="006F0007">
        <w:t>and</w:t>
      </w:r>
      <w:r w:rsidR="005F24FA">
        <w:t xml:space="preserve"> forest cover at different scales is a crucial step in the development of effective economic and environmental policies that have positive effects on both people and forests. </w:t>
      </w:r>
    </w:p>
    <w:p w14:paraId="7CF7A200" w14:textId="02A4BEDD" w:rsidR="00E62493" w:rsidRDefault="00890C61">
      <w:r>
        <w:t xml:space="preserve">Socioeconomics can encompass a huge variety of conditions that describe the social, demographic, and economic state of local people, and can affect which drivers of LUC are most influential in causing forest loss </w:t>
      </w:r>
      <w:r>
        <w:fldChar w:fldCharType="begin"/>
      </w:r>
      <w:r>
        <w:instrText xml:space="preserve"> ADDIN ZOTERO_ITEM CSL_CITATION {"citationID":"IbVJMlPr","properties":{"formattedCitation":"(Mena et al. 2006)","plainCitation":"(Mena et al. 2006)","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schema":"https://github.com/citation-style-language/schema/raw/master/csl-citation.json"} </w:instrText>
      </w:r>
      <w:r>
        <w:fldChar w:fldCharType="separate"/>
      </w:r>
      <w:r w:rsidRPr="00890C61">
        <w:rPr>
          <w:rFonts w:ascii="Calibri" w:hAnsi="Calibri" w:cs="Calibri"/>
        </w:rPr>
        <w:t>(Mena et al. 2006)</w:t>
      </w:r>
      <w:r>
        <w:fldChar w:fldCharType="end"/>
      </w:r>
      <w:r>
        <w:t xml:space="preserve">. </w:t>
      </w:r>
      <w:r w:rsidR="00451A01">
        <w:t>The complexity of social-ecological systems means that it is challenging for researchers to identify and model all the correct and appropriate socioeconomic predictors of forest loss, but there is a wealth of research that has helped to untangle certain relationships in specific locations and</w:t>
      </w:r>
      <w:r w:rsidR="003B4CB2">
        <w:t xml:space="preserve"> at specific</w:t>
      </w:r>
      <w:r w:rsidR="00451A01">
        <w:t xml:space="preserve"> scales.</w:t>
      </w:r>
      <w:r w:rsidR="009107F5">
        <w:t xml:space="preserve"> At the local scale, socioeconomic drivers and economics that affect decision-making processes within households, </w:t>
      </w:r>
      <w:r w:rsidR="00E7333A">
        <w:t>coupled with</w:t>
      </w:r>
      <w:r w:rsidR="009107F5">
        <w:t xml:space="preserve"> institutional factors</w:t>
      </w:r>
      <w:r w:rsidR="00E7333A">
        <w:t>,</w:t>
      </w:r>
      <w:r w:rsidR="009107F5">
        <w:t xml:space="preserve"> are often the most relevant for influencing LUC </w:t>
      </w:r>
      <w:r w:rsidR="00E7333A">
        <w:fldChar w:fldCharType="begin"/>
      </w:r>
      <w:r w:rsidR="00E7333A">
        <w:instrText xml:space="preserve"> ADDIN ZOTERO_ITEM CSL_CITATION {"citationID":"nfREo3kL","properties":{"formattedCitation":"(Van Den Hoek et al. 2014; Gatto et al. 2015)","plainCitation":"(Van Den Hoek et al. 2014; Gatto et al. 2015)","noteIndex":0},"citationItems":[{"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id":1533,"uris":["http://zotero.org/users/2170232/items/FNSEJ3E4"],"uri":["http://zotero.org/users/2170232/items/FNSEJ3E4"],"itemData":{"id":1533,"type":"article-journal","abstract":"We investigate land-use dynamics in Jambi, Sumatra, one of the hotspots of Indonesia's recent oil palm boom. Data from a structured village survey are used to analyze the role of socioeconomic and policy factors. Oil palm is partly grown on large plantations, but smallholders are also involved to a significant extent. We find that, in spite of considerable oil palm expansion, rubber remains the dominant crop. Most of the oil palm growth takes place on previous fallow and rubber land. Oil palm has not been a major driver of deforestation. Much of the forest in Jambi was cleared more than 20 years ago, and rubber was an established cash crop long before the oil palm boom started. However, oil palm growth occurs in locations with ongoing logging activities, so indirect effects on deforestation are possible. The Indonesian government's transmigration program of the 1980s and 1990s was instrumental for the start and spread of oil palm in Jambi. Some autochthonous villages have adopted oil palm. But oil palm adoption in autochthonous villages started later and happens at a slower pace than in the villages of the transmigrants from Java.","container-title":"Land Use Policy","DOI":"10.1016/j.landusepol.2015.03.001","ISSN":"0264-8377","journalAbbreviation":"Land Use Policy","page":"292-303","source":"ScienceDirect","title":"Oil palm boom and land-use dynamics in Indonesia: The role of policies and socioeconomic factors","title-short":"Oil palm boom and land-use dynamics in Indonesia","volume":"46","author":[{"family":"Gatto","given":"Marcel"},{"family":"Wollni","given":"Meike"},{"family":"Qaim","given":"Matin"}],"issued":{"date-parts":[["2015",7,1]]}}}],"schema":"https://github.com/citation-style-language/schema/raw/master/csl-citation.json"} </w:instrText>
      </w:r>
      <w:r w:rsidR="00E7333A">
        <w:fldChar w:fldCharType="separate"/>
      </w:r>
      <w:r w:rsidR="00E7333A" w:rsidRPr="00E7333A">
        <w:rPr>
          <w:rFonts w:ascii="Calibri" w:hAnsi="Calibri" w:cs="Calibri"/>
        </w:rPr>
        <w:t>(Van Den Hoek et al. 2014; Gatto et al. 2015)</w:t>
      </w:r>
      <w:r w:rsidR="00E7333A">
        <w:fldChar w:fldCharType="end"/>
      </w:r>
      <w:r w:rsidR="00E7333A">
        <w:t>.</w:t>
      </w:r>
      <w:r>
        <w:t xml:space="preserve"> </w:t>
      </w:r>
      <w:r w:rsidR="00E7333A">
        <w:t xml:space="preserve">Poverty was once believed to be the single most important socioeconomic driver of deforestation </w:t>
      </w:r>
      <w:r w:rsidR="00E7333A">
        <w:fldChar w:fldCharType="begin"/>
      </w:r>
      <w:r w:rsidR="00FE36DE">
        <w:instrText xml:space="preserve"> ADDIN ZOTERO_ITEM CSL_CITATION {"citationID":"gg1hLWw4","properties":{"formattedCitation":"(Lomborg 2001)","plainCitation":"(Lomborg 2001)","dontUpdate":true,"noteIndex":0},"citationItems":[{"id":2955,"uris":["http://zotero.org/users/2170232/items/68NLRKFV"],"uri":["http://zotero.org/users/2170232/items/68NLRKFV"],"itemData":{"id":2955,"type":"book","abstract":"Bjørn Lomborg, a former member of Greenpeace, challenges widely held beliefs that the world environmental situation is getting worse and worse in his new book, The Skeptical Environmentalist. Using statistical information from internationally recognized research institutes, Lomborg systematically examines a range of major environmental issues that feature prominently in headline news around the world, including pollution, biodiversity, fear of chemicals, and the greenhouse effect, and documents that the world has actually improved. He supports his arguments with over 2500 footnotes, allowing readers to check his sources. Lomborg criticizes the way many environmental organizations make selective and misleading use of scientific evidence and argues that we are making decisions about the use of our limited resources based on inaccurate or incomplete information. Concluding that there are more reasons for optimism than pessimism, he stresses the need for clear-headed prioritization of resources to tackle real, not imagined, problems. The Skeptical Environmentalist offers readers a non-partisan evaluation that serves as a useful corrective to the more alarmist accounts favored by campaign groups and the media. Bjørn Lomborg is an associate professor of statistics in the Department of Political Science at the University of Aarhus. When he started to investigate the statistics behind the current gloomy view of the environment, he was genuinely surprised. He published four lengthy articles in the leading Danish newspaper, including statistics documenting an ever-improving world, and unleashed the biggest post-war debate with more than 400 articles in all the major papers. Since then, Lomborg has been a frequent participant in the European debate on environmentalism on television, radio, and in newspapers.","ISBN":"978-0-521-01068-9","language":"en","note":"Google-Books-ID: JuLko8USApwC","number-of-pages":"546","publisher":"Cambridge University Press","source":"Google Books","title":"The Skeptical Environmentalist: Measuring the Real State of the World","title-short":"The Skeptical Environmentalist","author":[{"family":"Lomborg","given":"Bjørn"}],"issued":{"date-parts":[["2001"]]}}}],"schema":"https://github.com/citation-style-language/schema/raw/master/csl-citation.json"} </w:instrText>
      </w:r>
      <w:r w:rsidR="00E7333A">
        <w:fldChar w:fldCharType="separate"/>
      </w:r>
      <w:r w:rsidR="00E7333A" w:rsidRPr="00E7333A">
        <w:rPr>
          <w:rFonts w:ascii="Calibri" w:hAnsi="Calibri" w:cs="Calibri"/>
        </w:rPr>
        <w:t>(</w:t>
      </w:r>
      <w:r w:rsidR="004336C4">
        <w:rPr>
          <w:rFonts w:ascii="Calibri" w:hAnsi="Calibri" w:cs="Calibri"/>
        </w:rPr>
        <w:t xml:space="preserve">e.g., </w:t>
      </w:r>
      <w:r w:rsidR="00E7333A" w:rsidRPr="00E7333A">
        <w:rPr>
          <w:rFonts w:ascii="Calibri" w:hAnsi="Calibri" w:cs="Calibri"/>
        </w:rPr>
        <w:t>Lomborg 2001)</w:t>
      </w:r>
      <w:r w:rsidR="00E7333A">
        <w:fldChar w:fldCharType="end"/>
      </w:r>
      <w:r w:rsidR="00E7333A">
        <w:t xml:space="preserve">, although more recent research has added significant nuance to this argument </w:t>
      </w:r>
      <w:r w:rsidR="00E7333A">
        <w:fldChar w:fldCharType="begin"/>
      </w:r>
      <w:r w:rsidR="00E7333A">
        <w:instrText xml:space="preserve"> ADDIN ZOTERO_ITEM CSL_CITATION {"citationID":"CSfOEerN","properties":{"formattedCitation":"(Geist &amp; Lambin 2003)","plainCitation":"(Geist &amp; Lambin 2003)","noteIndex":0},"citationItems":[{"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schema":"https://github.com/citation-style-language/schema/raw/master/csl-citation.json"} </w:instrText>
      </w:r>
      <w:r w:rsidR="00E7333A">
        <w:fldChar w:fldCharType="separate"/>
      </w:r>
      <w:r w:rsidR="00E7333A" w:rsidRPr="00E7333A">
        <w:rPr>
          <w:rFonts w:ascii="Calibri" w:hAnsi="Calibri" w:cs="Calibri"/>
        </w:rPr>
        <w:t>(Geist &amp; Lambin 2003)</w:t>
      </w:r>
      <w:r w:rsidR="00E7333A">
        <w:fldChar w:fldCharType="end"/>
      </w:r>
      <w:r w:rsidR="00BA0606">
        <w:t xml:space="preserve">, while other studies have demonstrated that poverty played very little role at all in deforestation </w:t>
      </w:r>
      <w:r w:rsidR="00BA0606">
        <w:fldChar w:fldCharType="begin"/>
      </w:r>
      <w:r w:rsidR="00BA0606">
        <w:instrText xml:space="preserve"> ADDIN ZOTERO_ITEM CSL_CITATION {"citationID":"Qdphm673","properties":{"formattedCitation":"(Onojeghuo &amp; Blackburn 2011)","plainCitation":"(Onojeghuo &amp; Blackburn 2011)","noteIndex":0},"citationItems":[{"id":2656,"uris":["http://zotero.org/users/2170232/items/N3SKWT73"],"uri":["http://zotero.org/users/2170232/items/N3SKWT73"],"itemData":{"id":2656,"type":"article-journal","abstract":"The influence of human related actives such as oil and gas exploration, intensified logging of trees and over exploitation of forest resources for food, have negatively impacted the once flourishing and ecologically diverse forest system of the Niger Delta region in Nigeria. Relevant information on the transitional changes of forested landscapes in the delta is poor compared to other tropical forests such as the Brazilian and Columbian Amazonian forest where numerous research studies have been conducted. Consequently, this study aimed at investigating the spatial extent and rates of forest transition in the Niger Delta region taking into consideration the patterns, causes and implications of the landscape dynamics. The study determined the spatial extent and rates of forest transition in the study area using remotely sensed data from 1986 and 2007. The results indicated that the spatial extent of deforestation, unchanged forest cover and afforestation were 1.38, 2.39, and 1.15 million hectares, respectively, while the annual deforestation and afforestation rates were 0.95 and 0.75% which are high compared to other areas in the humid tropics. The annual rate of change in forest cover was determined as −0.13% indicating an overall reduction in the spatial extent of forest cover for the entire delta. Changes in the spatial structure of forests were investigated using landscape metrics and the results showed there was a substantial increase in forest fragmentation. The variations in population dynamics and poverty indicators between different states of the Niger Delta were unable to explain the observed patterns of forest change. Instead, the authors observed that the main determinants of forest dynamics were the variations in state forest management policies and the influence of the oil and gas industry on the economies of the states. High rates of afforestation were found in states that have limited oil resources and were more economically dependent on forest products, while states with high deforestation rates were found in the main oil-producing parts of the study site. Using the present trend of forest transition dynamics, a 20-year forward simulation was generated using the Markov algorithm. The results concerning forest transition in the study area point to the urgent need for appropriate environmental policy development and implementation for the Niger Delta region.","container-title":"Ecological Indicators","DOI":"10.1016/j.ecolind.2011.03.017","ISSN":"1470-160X","issue":"5","journalAbbreviation":"Ecological Indicators","language":"en","page":"1437-1446","source":"ScienceDirect","title":"Forest transition in an ecologically important region: Patterns and causes for landscape dynamics in the Niger Delta","title-short":"Forest transition in an ecologically important region","volume":"11","author":[{"family":"Onojeghuo","given":"Alex O."},{"family":"Blackburn","given":"G. Alan"}],"issued":{"date-parts":[["2011",9,1]]}}}],"schema":"https://github.com/citation-style-language/schema/raw/master/csl-citation.json"} </w:instrText>
      </w:r>
      <w:r w:rsidR="00BA0606">
        <w:fldChar w:fldCharType="separate"/>
      </w:r>
      <w:r w:rsidR="00BA0606" w:rsidRPr="00BA0606">
        <w:rPr>
          <w:rFonts w:ascii="Calibri" w:hAnsi="Calibri" w:cs="Calibri"/>
        </w:rPr>
        <w:t>(Onojeghuo &amp; Blackburn 2011)</w:t>
      </w:r>
      <w:r w:rsidR="00BA0606">
        <w:fldChar w:fldCharType="end"/>
      </w:r>
      <w:r w:rsidR="00E7333A">
        <w:t>. Poverty</w:t>
      </w:r>
      <w:r w:rsidR="00902F41">
        <w:t xml:space="preserve"> itself is a complex metric encompassing a multitude of factors such as income, wealth, land, agriculture, migration, education, and healthcare, all of which interact to influence deforestation </w:t>
      </w:r>
      <w:r w:rsidR="00902F41">
        <w:fldChar w:fldCharType="begin"/>
      </w:r>
      <w:r w:rsidR="00902F41">
        <w:instrText xml:space="preserve"> ADDIN ZOTERO_ITEM CSL_CITATION {"citationID":"WoSeO5zL","properties":{"formattedCitation":"(Khuc et al. 2018)","plainCitation":"(Khuc et al. 2018)","noteIndex":0},"citationItems":[{"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902F41">
        <w:fldChar w:fldCharType="separate"/>
      </w:r>
      <w:r w:rsidR="00902F41" w:rsidRPr="00902F41">
        <w:rPr>
          <w:rFonts w:ascii="Calibri" w:hAnsi="Calibri" w:cs="Calibri"/>
        </w:rPr>
        <w:t>(Khuc et al. 2018)</w:t>
      </w:r>
      <w:r w:rsidR="00902F41">
        <w:fldChar w:fldCharType="end"/>
      </w:r>
      <w:r w:rsidR="00902F41">
        <w:t>. Inequalities in land, income, and wealth, and insecure land tenure and forest rights for local people are all common factors in driving deforestation</w:t>
      </w:r>
      <w:r w:rsidR="004022CF">
        <w:t xml:space="preserve"> </w:t>
      </w:r>
      <w:r w:rsidR="004022CF">
        <w:fldChar w:fldCharType="begin"/>
      </w:r>
      <w:r w:rsidR="004022CF">
        <w:instrText xml:space="preserve"> ADDIN ZOTERO_ITEM CSL_CITATION {"citationID":"pvCt8fqO","properties":{"formattedCitation":"(Ceddia 2019)","plainCitation":"(Ceddia 2019)","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schema":"https://github.com/citation-style-language/schema/raw/master/csl-citation.json"} </w:instrText>
      </w:r>
      <w:r w:rsidR="004022CF">
        <w:fldChar w:fldCharType="separate"/>
      </w:r>
      <w:r w:rsidR="004022CF" w:rsidRPr="004022CF">
        <w:rPr>
          <w:rFonts w:ascii="Calibri" w:hAnsi="Calibri" w:cs="Calibri"/>
        </w:rPr>
        <w:t>(Ceddia 2019)</w:t>
      </w:r>
      <w:r w:rsidR="004022CF">
        <w:fldChar w:fldCharType="end"/>
      </w:r>
      <w:r w:rsidR="004022CF">
        <w:t>. Such inequalities, in combination with debt and overpopulation, drive the expansion of agriculture and other natural resource-based activities</w:t>
      </w:r>
      <w:r w:rsidR="003B4CB2">
        <w:t>, to the detriment of forests,</w:t>
      </w:r>
      <w:r w:rsidR="004022CF">
        <w:t xml:space="preserve"> as local people strive for subsistence and economic development </w:t>
      </w:r>
      <w:r w:rsidR="004022CF">
        <w:fldChar w:fldCharType="begin"/>
      </w:r>
      <w:r w:rsidR="004022CF">
        <w:instrText xml:space="preserve"> ADDIN ZOTERO_ITEM CSL_CITATION {"citationID":"ogrQFYLK","properties":{"formattedCitation":"(Culas 2012; Ceddia et al. 2015)","plainCitation":"(Culas 2012; Ceddia et al. 2015)","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4022CF">
        <w:fldChar w:fldCharType="separate"/>
      </w:r>
      <w:r w:rsidR="004022CF" w:rsidRPr="004022CF">
        <w:rPr>
          <w:rFonts w:ascii="Calibri" w:hAnsi="Calibri" w:cs="Calibri"/>
        </w:rPr>
        <w:t>(Culas 2012; Ceddia et al. 2015)</w:t>
      </w:r>
      <w:r w:rsidR="004022CF">
        <w:fldChar w:fldCharType="end"/>
      </w:r>
      <w:r w:rsidR="004022CF">
        <w:t xml:space="preserve">.  </w:t>
      </w:r>
      <w:r w:rsidR="00902F41">
        <w:t xml:space="preserve">  </w:t>
      </w:r>
    </w:p>
    <w:p w14:paraId="62005430" w14:textId="5407462C" w:rsidR="006F0007" w:rsidRDefault="00316B6B">
      <w:r>
        <w:t xml:space="preserve">Studies from Asia have highlighted the importance of socioeconomics in </w:t>
      </w:r>
      <w:r w:rsidR="00D1536D">
        <w:t>influencing</w:t>
      </w:r>
      <w:r>
        <w:t xml:space="preserve"> the effects of economic</w:t>
      </w:r>
      <w:r w:rsidR="00900623">
        <w:t xml:space="preserve"> and other underlying</w:t>
      </w:r>
      <w:r>
        <w:t xml:space="preserve"> drivers on deforestation. </w:t>
      </w:r>
      <w:r w:rsidR="00D1536D">
        <w:t>The differences in population density between</w:t>
      </w:r>
      <w:r>
        <w:t xml:space="preserve"> urban and rural locations</w:t>
      </w:r>
      <w:r w:rsidR="00D1536D">
        <w:t xml:space="preserve"> and the choice of agricultural crop had an interaction effect on deforestation in Indonesia </w:t>
      </w:r>
      <w:r w:rsidR="00D1536D">
        <w:fldChar w:fldCharType="begin"/>
      </w:r>
      <w:r w:rsidR="00D1536D">
        <w:instrText xml:space="preserve"> ADDIN ZOTERO_ITEM CSL_CITATION {"citationID":"nmfLHmNZ","properties":{"formattedCitation":"(Gatto et al. 2015)","plainCitation":"(Gatto et al. 2015)","noteIndex":0},"citationItems":[{"id":1533,"uris":["http://zotero.org/users/2170232/items/FNSEJ3E4"],"uri":["http://zotero.org/users/2170232/items/FNSEJ3E4"],"itemData":{"id":1533,"type":"article-journal","abstract":"We investigate land-use dynamics in Jambi, Sumatra, one of the hotspots of Indonesia's recent oil palm boom. Data from a structured village survey are used to analyze the role of socioeconomic and policy factors. Oil palm is partly grown on large plantations, but smallholders are also involved to a significant extent. We find that, in spite of considerable oil palm expansion, rubber remains the dominant crop. Most of the oil palm growth takes place on previous fallow and rubber land. Oil palm has not been a major driver of deforestation. Much of the forest in Jambi was cleared more than 20 years ago, and rubber was an established cash crop long before the oil palm boom started. However, oil palm growth occurs in locations with ongoing logging activities, so indirect effects on deforestation are possible. The Indonesian government's transmigration program of the 1980s and 1990s was instrumental for the start and spread of oil palm in Jambi. Some autochthonous villages have adopted oil palm. But oil palm adoption in autochthonous villages started later and happens at a slower pace than in the villages of the transmigrants from Java.","container-title":"Land Use Policy","DOI":"10.1016/j.landusepol.2015.03.001","ISSN":"0264-8377","journalAbbreviation":"Land Use Policy","page":"292-303","source":"ScienceDirect","title":"Oil palm boom and land-use dynamics in Indonesia: The role of policies and socioeconomic factors","title-short":"Oil palm boom and land-use dynamics in Indonesia","volume":"46","author":[{"family":"Gatto","given":"Marcel"},{"family":"Wollni","given":"Meike"},{"family":"Qaim","given":"Matin"}],"issued":{"date-parts":[["2015",7,1]]}}}],"schema":"https://github.com/citation-style-language/schema/raw/master/csl-citation.json"} </w:instrText>
      </w:r>
      <w:r w:rsidR="00D1536D">
        <w:fldChar w:fldCharType="separate"/>
      </w:r>
      <w:r w:rsidR="00D1536D" w:rsidRPr="00D1536D">
        <w:rPr>
          <w:rFonts w:ascii="Calibri" w:hAnsi="Calibri" w:cs="Calibri"/>
        </w:rPr>
        <w:t>(Gatto et al. 2015)</w:t>
      </w:r>
      <w:r w:rsidR="00D1536D">
        <w:fldChar w:fldCharType="end"/>
      </w:r>
      <w:r w:rsidR="00D1536D">
        <w:t xml:space="preserve">, and changes in urban structure and local economic development boosted in-migration in Shenzhen, China, which drove urban forest fragmentation </w:t>
      </w:r>
      <w:r w:rsidR="00D1536D">
        <w:fldChar w:fldCharType="begin"/>
      </w:r>
      <w:r w:rsidR="00D1536D">
        <w:instrText xml:space="preserve"> ADDIN ZOTERO_ITEM CSL_CITATION {"citationID":"uc49X24Q","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rsidR="00D1536D">
        <w:fldChar w:fldCharType="separate"/>
      </w:r>
      <w:r w:rsidR="00D1536D" w:rsidRPr="00D1536D">
        <w:rPr>
          <w:rFonts w:ascii="Calibri" w:hAnsi="Calibri" w:cs="Calibri"/>
        </w:rPr>
        <w:t>(Gong et al. 2013)</w:t>
      </w:r>
      <w:r w:rsidR="00D1536D">
        <w:fldChar w:fldCharType="end"/>
      </w:r>
      <w:r w:rsidR="00D1536D">
        <w:t xml:space="preserve">. </w:t>
      </w:r>
      <w:r w:rsidR="003B4CB2">
        <w:t xml:space="preserve">Population density has been shown to drive forest loss in India </w:t>
      </w:r>
      <w:r w:rsidR="003B4CB2">
        <w:fldChar w:fldCharType="begin"/>
      </w:r>
      <w:r w:rsidR="003B4CB2">
        <w:instrText xml:space="preserve"> ADDIN ZOTERO_ITEM CSL_CITATION {"citationID":"x4jjDkAJ","properties":{"formattedCitation":"(Krishnadas et al. 2018)","plainCitation":"(Krishnadas et al. 2018)","noteIndex":0},"citationItems":[{"id":1763,"uris":["http://zotero.org/users/2170232/items/HZJ6GEEF"],"uri":["http://zotero.org/users/2170232/items/HZJ6GEEF"],"itemData":{"id":1763,"type":"article-journal","abstract":"Maintaining forest cover is important for Biodiversity Hotspots that support many endangered and endemic species but have lost much of their original forest extent. In developing countries, ongoing economic and demographic growth within Hotspots can alter rates and patterns of deforestation, making it a concern to quantify rates of forest loss and assess landscape-scale correlates of deforestation within Hotspots. Such analyses can help set baselines for future monitoring and provide landscape-scale perspectives to design conservation policy. For the Western Ghats Biodiversity Hotspot in India, we examined correlates of forest loss following rapid economic expansion (post-2000 CE). First, we used open-source remote-sensing data to estimate annual trends in recent forest loss (from 2000 to 2016) for the entire Hotspot. Across the entire Western Ghats, we assessed the relative importance of and interactions among demographic, administrative, and biophysical factors that predicted rates of forest loss—measured as the number of 30 × 30-m pixels of forest lost within randomly selected 1 km2 cells. Protected areas reduced forest loss by 30%, especially when forests were closer to roads (33%) and towns (36%). However, the advantage of protection declined by 32% when local population densities increased, implying that the difference in forest loss between protected and non-protected areas disappears at high local population densities. To check scale-dependency of spatial extent, we repeated the modelling process for two landscape subsets within Western Ghats. In contrast with results for the entire Western Ghats, both focal landscapes showed no difference in deforestation with protection status alone or its interactions with village population density and distance to towns. However, deforestation was 88% lower when forests were protected and farther from roads. Overall, our results indicate that protected areas help retain forest cover within a global Biodiversity Hotspot even with rapid development, but high human population densities and road development can reduce the benefits of protection.","container-title":"Biological Conservation","DOI":"10.1016/j.biocon.2018.04.034","ISSN":"0006-3207","journalAbbreviation":"Biological Conservation","page":"147-155","source":"ScienceDirect","title":"Parks protect forest cover in a tropical biodiversity hotspot, but high human population densities can limit success","volume":"223","author":[{"family":"Krishnadas","given":"Meghna"},{"family":"Agarwala","given":"Meghna"},{"family":"Sridhara","given":"Sachin"},{"family":"Eastwood","given":"Erin"}],"issued":{"date-parts":[["2018",7,1]]}}}],"schema":"https://github.com/citation-style-language/schema/raw/master/csl-citation.json"} </w:instrText>
      </w:r>
      <w:r w:rsidR="003B4CB2">
        <w:fldChar w:fldCharType="separate"/>
      </w:r>
      <w:r w:rsidR="003B4CB2" w:rsidRPr="003B4CB2">
        <w:rPr>
          <w:rFonts w:ascii="Calibri" w:hAnsi="Calibri" w:cs="Calibri"/>
        </w:rPr>
        <w:t>(Krishnadas et al. 2018)</w:t>
      </w:r>
      <w:r w:rsidR="003B4CB2">
        <w:fldChar w:fldCharType="end"/>
      </w:r>
      <w:r w:rsidR="003B4CB2">
        <w:t>, and</w:t>
      </w:r>
      <w:r w:rsidR="0014759D">
        <w:t xml:space="preserve"> in Pakistan, </w:t>
      </w:r>
      <w:r w:rsidR="0014759D">
        <w:fldChar w:fldCharType="begin"/>
      </w:r>
      <w:r w:rsidR="00FE36DE">
        <w:instrText xml:space="preserve"> ADDIN ZOTERO_ITEM CSL_CITATION {"citationID":"lI45j5OS","properties":{"formattedCitation":"(Mannan et al. 2019)","plainCitation":"(Mannan et al. 2019)","dontUpdate":true,"noteIndex":0},"citationItems":[{"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14759D">
        <w:fldChar w:fldCharType="separate"/>
      </w:r>
      <w:r w:rsidR="0014759D" w:rsidRPr="003B4CB2">
        <w:rPr>
          <w:rFonts w:ascii="Calibri" w:hAnsi="Calibri" w:cs="Calibri"/>
        </w:rPr>
        <w:t xml:space="preserve">Mannan et al </w:t>
      </w:r>
      <w:r w:rsidR="0014759D">
        <w:rPr>
          <w:rFonts w:ascii="Calibri" w:hAnsi="Calibri" w:cs="Calibri"/>
        </w:rPr>
        <w:t>(</w:t>
      </w:r>
      <w:r w:rsidR="0014759D" w:rsidRPr="003B4CB2">
        <w:rPr>
          <w:rFonts w:ascii="Calibri" w:hAnsi="Calibri" w:cs="Calibri"/>
        </w:rPr>
        <w:t>2019)</w:t>
      </w:r>
      <w:r w:rsidR="0014759D">
        <w:fldChar w:fldCharType="end"/>
      </w:r>
      <w:r w:rsidR="0014759D">
        <w:t xml:space="preserve"> found that</w:t>
      </w:r>
      <w:r w:rsidR="003B4CB2">
        <w:t xml:space="preserve"> a combination of geographic, socioeconomic, </w:t>
      </w:r>
      <w:r w:rsidR="003B4CB2">
        <w:lastRenderedPageBreak/>
        <w:t>and environmental factors were effective predictors of LUC</w:t>
      </w:r>
      <w:r w:rsidR="0014759D">
        <w:t xml:space="preserve">, whereas </w:t>
      </w:r>
      <w:r w:rsidR="0014759D">
        <w:fldChar w:fldCharType="begin"/>
      </w:r>
      <w:r w:rsidR="00FE36DE">
        <w:instrText xml:space="preserve"> ADDIN ZOTERO_ITEM CSL_CITATION {"citationID":"ysWcmXZN","properties":{"formattedCitation":"(Zeb et al. 2019)","plainCitation":"(Zeb et al. 2019)","dontUpdate":true,"noteIndex":0},"citationItems":[{"id":2219,"uris":["http://zotero.org/users/2170232/items/MIV6WX7N"],"uri":["http://zotero.org/users/2170232/items/MIV6WX7N"],"itemData":{"id":2219,"type":"article-journal","abstract":"Indigenous groups in many parts of the world are often forest dependent societies, and thereby may also play a disproportionate role in protecting and managing threatened forest resources. Taking the Kalasha indigenous group of Pakistan as a test case, this study contributes a socio-economic analysis at the household level aimed at understanding factors that influence forest clearing decisions. The findings of the study may help to develop general policies that facilitate sustainable resource for indigenous and other marginalized forest-dependent communities. The analysis was based on a contrast of 74 households at the forest margin that cleared nearby forested land versus 49 households that did not clear. Survey results indicated that the prime motivation for conversion of forests was expansion for cropland (77%), livestock grazing (18%), and orchards (5%). We found that families with more members and fewer physical assets were more likely to clear forested land for agricultural expansion. Families with more members employed off-farm, and members of Joint Forest Management Committees were less likely to be involved in forest clearing. For poor households, fuel wood constituted the largest part of their total income and for households with off-farm income the smallest. Social factors, such as education, ethnicity, and forest ownership were not significantly associated with clearing of forests. We conclude that programs focusing on off-farm income generation opportunities targeted towards the poorest households would be the most effective policy intervention for lowering deforestation and forest conversion.","container-title":"Global Environmental Change","DOI":"10.1016/j.gloenvcha.2019.102004","ISSN":"0959-3780","journalAbbreviation":"Global Environmental Change","language":"en","page":"102004","source":"ScienceDirect","title":"Forest conversion by the indigenous Kalasha of Pakistan: A household level analysis of socioeconomic drivers","title-short":"Forest conversion by the indigenous Kalasha of Pakistan","volume":"59","author":[{"family":"Zeb","given":"Alam"},{"family":"Armstrong","given":"Glen W."},{"family":"Hamann","given":"Andreas"}],"issued":{"date-parts":[["2019",11,1]]}}}],"schema":"https://github.com/citation-style-language/schema/raw/master/csl-citation.json"} </w:instrText>
      </w:r>
      <w:r w:rsidR="0014759D">
        <w:fldChar w:fldCharType="separate"/>
      </w:r>
      <w:r w:rsidR="0014759D" w:rsidRPr="0014759D">
        <w:rPr>
          <w:rFonts w:ascii="Calibri" w:hAnsi="Calibri" w:cs="Calibri"/>
        </w:rPr>
        <w:t xml:space="preserve">Zeb et al </w:t>
      </w:r>
      <w:r w:rsidR="0014759D">
        <w:rPr>
          <w:rFonts w:ascii="Calibri" w:hAnsi="Calibri" w:cs="Calibri"/>
        </w:rPr>
        <w:t>(</w:t>
      </w:r>
      <w:r w:rsidR="0014759D" w:rsidRPr="0014759D">
        <w:rPr>
          <w:rFonts w:ascii="Calibri" w:hAnsi="Calibri" w:cs="Calibri"/>
        </w:rPr>
        <w:t>2019)</w:t>
      </w:r>
      <w:r w:rsidR="0014759D">
        <w:fldChar w:fldCharType="end"/>
      </w:r>
      <w:r w:rsidR="0014759D">
        <w:t xml:space="preserve"> found that household demographics and poverty were underlying factors of forest clearance for livestock and agricultural expansion.</w:t>
      </w:r>
      <w:r w:rsidR="00BA0606">
        <w:t xml:space="preserve"> In Thailand and Vietnam livelihoods and local economics were highly influential in farmer’s decision-making related to LUC </w:t>
      </w:r>
      <w:r w:rsidR="00BA0606">
        <w:fldChar w:fldCharType="begin"/>
      </w:r>
      <w:r w:rsidR="00BA0606">
        <w:instrText xml:space="preserve"> ADDIN ZOTERO_ITEM CSL_CITATION {"citationID":"MZwRZaZR","properties":{"formattedCitation":"(Nguyen et al. 2017)","plainCitation":"(Nguyen et al. 2017)","noteIndex":0},"citationItems":[{"id":1657,"uris":["http://zotero.org/users/2170232/items/823SBA2X"],"uri":["http://zotero.org/users/2170232/items/823SBA2X"],"itemData":{"id":1657,"type":"article-journal","abstract":"Summary\nUnderstanding farmers’ land use decision-making is of interest to policy makers and scientific communities. Furthermore, comparing farmers’ land use decision-making between countries offers a functioning instrument to enhance this understanding, since one country can benefit from the experiences of another. This study extends the sustainable livelihoods framework to examine and compare the factors affecting farmers’ land use decision-making regarding land use choices and crop diversification. A panel dataset of 514 farm households in Ha Tinh (Vietnam) and 422 farm households in Ubon Ratchathani (Thailand) collected in 2007 and 2013 is used for the analyses. The results reveal that (i) farmers’ land use decision-making is determined by various factors representing the livelihood platforms, weather shock experience and expectation, and physical-economic conditions of the living localities, and (ii) crop diversification is a weather shock-coping strategy of rural households. We suggest that (i) promoting farm land reconsolidation and privatization, (ii) enhancing access to credit sources and national electricity networks, and (iii) improving rural road conditions and attracting investments in rural non-agricultural sectors contribute to reducing farmers’ vulnerability to climate variability.","container-title":"World Development","DOI":"10.1016/j.worlddev.2016.08.010","ISSN":"0305-750X","journalAbbreviation":"World Development","page":"199-213","source":"ScienceDirect","title":"Determinants of Farmers’ Land Use Decision-Making: Comparative Evidence From Thailand and Vietnam","title-short":"Determinants of Farmers’ Land Use Decision-Making","volume":"89","author":[{"family":"Nguyen","given":"Trung Thanh"},{"family":"Nguyen","given":"Loc Duc"},{"family":"Lippe","given":"Rattiya Suddeephong"},{"family":"Grote","given":"Ulrike"}],"issued":{"date-parts":[["2017",1,1]]}}}],"schema":"https://github.com/citation-style-language/schema/raw/master/csl-citation.json"} </w:instrText>
      </w:r>
      <w:r w:rsidR="00BA0606">
        <w:fldChar w:fldCharType="separate"/>
      </w:r>
      <w:r w:rsidR="00BA0606" w:rsidRPr="00BA0606">
        <w:rPr>
          <w:rFonts w:ascii="Calibri" w:hAnsi="Calibri" w:cs="Calibri"/>
        </w:rPr>
        <w:t>(Nguyen et al. 2017)</w:t>
      </w:r>
      <w:r w:rsidR="00BA0606">
        <w:fldChar w:fldCharType="end"/>
      </w:r>
      <w:r w:rsidR="00BA0606">
        <w:t xml:space="preserve">, and in the mountainous regions of Southeast Asia it </w:t>
      </w:r>
      <w:r w:rsidR="004336C4">
        <w:t>has been</w:t>
      </w:r>
      <w:r w:rsidR="00BA0606">
        <w:t xml:space="preserve"> national policies in combination with local economics that governed LUC </w:t>
      </w:r>
      <w:r w:rsidR="00BA0606">
        <w:fldChar w:fldCharType="begin"/>
      </w:r>
      <w:r w:rsidR="00BA0606">
        <w:instrText xml:space="preserve"> ADDIN ZOTERO_ITEM CSL_CITATION {"citationID":"IJXGxPJf","properties":{"formattedCitation":"(Fox &amp; Vogler 2005)","plainCitation":"(Fox &amp; Vogler 2005)","noteIndex":0},"citationItems":[{"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schema":"https://github.com/citation-style-language/schema/raw/master/csl-citation.json"} </w:instrText>
      </w:r>
      <w:r w:rsidR="00BA0606">
        <w:fldChar w:fldCharType="separate"/>
      </w:r>
      <w:r w:rsidR="00BA0606" w:rsidRPr="00BA0606">
        <w:rPr>
          <w:rFonts w:ascii="Calibri" w:hAnsi="Calibri" w:cs="Calibri"/>
        </w:rPr>
        <w:t>(Fox &amp; Vogler 2005)</w:t>
      </w:r>
      <w:r w:rsidR="00BA0606">
        <w:fldChar w:fldCharType="end"/>
      </w:r>
      <w:r w:rsidR="00BA0606">
        <w:t>.</w:t>
      </w:r>
      <w:r w:rsidR="0014759D">
        <w:t xml:space="preserve"> The extensive literature on</w:t>
      </w:r>
      <w:r w:rsidR="002C711B">
        <w:t xml:space="preserve"> the</w:t>
      </w:r>
      <w:r w:rsidR="0014759D">
        <w:t xml:space="preserve"> socioeconomic </w:t>
      </w:r>
      <w:r w:rsidR="002C711B">
        <w:t>predictors</w:t>
      </w:r>
      <w:r w:rsidR="0014759D">
        <w:t xml:space="preserve"> of </w:t>
      </w:r>
      <w:r w:rsidR="00AF717F">
        <w:t>deforestation emphasise</w:t>
      </w:r>
      <w:r w:rsidR="002C711B">
        <w:t>s</w:t>
      </w:r>
      <w:r w:rsidR="00AF717F">
        <w:t xml:space="preserve"> the </w:t>
      </w:r>
      <w:r w:rsidR="002C711B">
        <w:t xml:space="preserve">breadth and complexity of relationships between local socioeconomic conditions, broader economic factors, the environmental context, and government policy. </w:t>
      </w:r>
      <w:r w:rsidR="008B17DA">
        <w:t>T</w:t>
      </w:r>
      <w:r w:rsidR="002C711B">
        <w:t xml:space="preserve">he </w:t>
      </w:r>
      <w:r w:rsidR="008B17DA">
        <w:t xml:space="preserve">scale at which studies are undertaken is revealed to be important, as is local context. The two examples from Pakistan </w:t>
      </w:r>
      <w:r w:rsidR="008B17DA">
        <w:fldChar w:fldCharType="begin"/>
      </w:r>
      <w:r w:rsidR="008B17DA">
        <w:instrText xml:space="preserve"> ADDIN ZOTERO_ITEM CSL_CITATION {"citationID":"XsfX7s4n","properties":{"formattedCitation":"(Mannan et al. 2019; Zeb et al. 2019)","plainCitation":"(Mannan et al. 2019; Zeb et al. 2019)","noteIndex":0},"citationItems":[{"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id":2219,"uris":["http://zotero.org/users/2170232/items/MIV6WX7N"],"uri":["http://zotero.org/users/2170232/items/MIV6WX7N"],"itemData":{"id":2219,"type":"article-journal","abstract":"Indigenous groups in many parts of the world are often forest dependent societies, and thereby may also play a disproportionate role in protecting and managing threatened forest resources. Taking the Kalasha indigenous group of Pakistan as a test case, this study contributes a socio-economic analysis at the household level aimed at understanding factors that influence forest clearing decisions. The findings of the study may help to develop general policies that facilitate sustainable resource for indigenous and other marginalized forest-dependent communities. The analysis was based on a contrast of 74 households at the forest margin that cleared nearby forested land versus 49 households that did not clear. Survey results indicated that the prime motivation for conversion of forests was expansion for cropland (77%), livestock grazing (18%), and orchards (5%). We found that families with more members and fewer physical assets were more likely to clear forested land for agricultural expansion. Families with more members employed off-farm, and members of Joint Forest Management Committees were less likely to be involved in forest clearing. For poor households, fuel wood constituted the largest part of their total income and for households with off-farm income the smallest. Social factors, such as education, ethnicity, and forest ownership were not significantly associated with clearing of forests. We conclude that programs focusing on off-farm income generation opportunities targeted towards the poorest households would be the most effective policy intervention for lowering deforestation and forest conversion.","container-title":"Global Environmental Change","DOI":"10.1016/j.gloenvcha.2019.102004","ISSN":"0959-3780","journalAbbreviation":"Global Environmental Change","language":"en","page":"102004","source":"ScienceDirect","title":"Forest conversion by the indigenous Kalasha of Pakistan: A household level analysis of socioeconomic drivers","title-short":"Forest conversion by the indigenous Kalasha of Pakistan","volume":"59","author":[{"family":"Zeb","given":"Alam"},{"family":"Armstrong","given":"Glen W."},{"family":"Hamann","given":"Andreas"}],"issued":{"date-parts":[["2019",11,1]]}}}],"schema":"https://github.com/citation-style-language/schema/raw/master/csl-citation.json"} </w:instrText>
      </w:r>
      <w:r w:rsidR="008B17DA">
        <w:fldChar w:fldCharType="separate"/>
      </w:r>
      <w:r w:rsidR="008B17DA" w:rsidRPr="008B17DA">
        <w:rPr>
          <w:rFonts w:ascii="Calibri" w:hAnsi="Calibri" w:cs="Calibri"/>
        </w:rPr>
        <w:t>(Mannan et al. 2019; Zeb et al. 2019)</w:t>
      </w:r>
      <w:r w:rsidR="008B17DA">
        <w:fldChar w:fldCharType="end"/>
      </w:r>
      <w:r w:rsidR="008B17DA">
        <w:t xml:space="preserve"> </w:t>
      </w:r>
      <w:r w:rsidR="008B17DA" w:rsidRPr="009B6994">
        <w:t>are from very similar</w:t>
      </w:r>
      <w:r w:rsidR="008B17DA">
        <w:t xml:space="preserve"> areas</w:t>
      </w:r>
      <w:r w:rsidR="009B6994">
        <w:t xml:space="preserve"> within Pakistan, and conduct their analyses at a similar spatial resolution</w:t>
      </w:r>
      <w:r w:rsidR="008B17DA">
        <w:t>, yet identify different socioeconomic predictors of forest loss.</w:t>
      </w:r>
      <w:r w:rsidR="00D25F20">
        <w:t xml:space="preserve"> Therefore, </w:t>
      </w:r>
      <w:proofErr w:type="gramStart"/>
      <w:r w:rsidR="00D25F20">
        <w:t>environmental</w:t>
      </w:r>
      <w:proofErr w:type="gramEnd"/>
      <w:r w:rsidR="00D25F20">
        <w:t xml:space="preserve"> and economic policies that improve socioeconomic conditions for local people without forest loss and environmental degradation will require an understanding of the relationships between socioeconomics and forest cover at different scales. </w:t>
      </w:r>
      <w:r w:rsidR="00592712" w:rsidRPr="004E5487">
        <w:t>Successfully isolating the signals of these relationships is however, challenging, due to the complexity of social-ecological systems, the non-linear feedback loops, and the heterogeneity in system dynamics at different scales.</w:t>
      </w:r>
    </w:p>
    <w:p w14:paraId="61F61256" w14:textId="256258AB" w:rsidR="00086943" w:rsidRDefault="00592712">
      <w:r>
        <w:t xml:space="preserve">Since the early 1990s, after more than a decade of civil war and unrest, Cambodia has experienced extraordinary economic development and social change </w:t>
      </w:r>
      <w:r>
        <w:fldChar w:fldCharType="begin"/>
      </w:r>
      <w:r>
        <w:instrText xml:space="preserve"> ADDIN ZOTERO_ITEM CSL_CITATION {"citationID":"cuGJKBuh","properties":{"formattedCitation":"(Solcomb 2010; Milne &amp; Mahanty 2015)","plainCitation":"(Solcomb 2010; Milne &amp; Mahanty 2015)","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fldChar w:fldCharType="separate"/>
      </w:r>
      <w:r w:rsidRPr="00592712">
        <w:rPr>
          <w:rFonts w:ascii="Calibri" w:hAnsi="Calibri" w:cs="Calibri"/>
        </w:rPr>
        <w:t>(Solcomb 2010; Milne &amp; Mahanty 2015)</w:t>
      </w:r>
      <w:r>
        <w:fldChar w:fldCharType="end"/>
      </w:r>
      <w:r>
        <w:t xml:space="preserve">. </w:t>
      </w:r>
      <w:r w:rsidR="00A63D6A">
        <w:t xml:space="preserve">There have been significant improvements in rates of poverty, access to services, and education, yet inequality between the rich and the poor has increased </w:t>
      </w:r>
      <w:r w:rsidR="00A63D6A">
        <w:fldChar w:fldCharType="begin"/>
      </w:r>
      <w:r w:rsidR="00A63D6A">
        <w:instrText xml:space="preserve"> ADDIN ZOTERO_ITEM CSL_CITATION {"citationID":"azl80eLx","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A63D6A">
        <w:fldChar w:fldCharType="separate"/>
      </w:r>
      <w:r w:rsidR="00A63D6A" w:rsidRPr="00A63D6A">
        <w:rPr>
          <w:rFonts w:ascii="Calibri" w:hAnsi="Calibri" w:cs="Calibri"/>
        </w:rPr>
        <w:t>(World Bank 2014)</w:t>
      </w:r>
      <w:r w:rsidR="00A63D6A">
        <w:fldChar w:fldCharType="end"/>
      </w:r>
      <w:r w:rsidR="00A63D6A">
        <w:t xml:space="preserve">. </w:t>
      </w:r>
      <w:r w:rsidR="00900623">
        <w:t xml:space="preserve">There has been dramatic socioeconomic development within Cambodia’s major urban centres, yet rural, marginalised groups and ethnic minorities, particularly in the remote provinces, </w:t>
      </w:r>
      <w:r w:rsidR="00B30997">
        <w:t>largely remain poor with minimal access to services</w:t>
      </w:r>
      <w:r w:rsidR="004336C4">
        <w:t>, and</w:t>
      </w:r>
      <w:r w:rsidR="00B30997">
        <w:t xml:space="preserve"> where insecure land tenure leaves them exposed to land grabbing and conflict </w:t>
      </w:r>
      <w:r w:rsidR="00B30997">
        <w:fldChar w:fldCharType="begin"/>
      </w:r>
      <w:r w:rsidR="00B30997">
        <w:instrText xml:space="preserve"> ADDIN ZOTERO_ITEM CSL_CITATION {"citationID":"cTih9Rtk","properties":{"formattedCitation":"(Hammer 2008; Ironside 2008; Neef &amp; Touch 2012; Phillips &amp; Davy 2021)","plainCitation":"(Hammer 2008; Ironside 2008; Neef &amp; Touch 2012; Phillips &amp; Davy 2021)","noteIndex":0},"citationItems":[{"id":2469,"uris":["http://zotero.org/users/2170232/items/FPTJAHVA"],"uri":["http://zotero.org/users/2170232/items/FPTJAHVA"],"itemData":{"id":2469,"type":"book","collection-title":"Mainland Southeast Asia at its Margins: MinorityGroups and Borders","event-place":"Siem Reap, Cambodia","ISBN":"978-99950-51-05-1","publisher":"Centre for Khmer Studies","publisher-place":"Siem Reap, Cambodia","title":"Living on the Margins: Minorities and Borderlines in Cambodia and Southeast Asia","URL":"www.khmerstudies.org.","author":[{"family":"Hammer","given":"Peter"}],"issued":{"date-parts":[["2008"]]}}},{"id":2470,"uris":["http://zotero.org/users/2170232/items/VN7LPSTW"],"uri":["http://zotero.org/users/2170232/items/VN7LPSTW"],"itemData":{"id":2470,"type":"chapter","container-title":"Living in margins: Minorities and boderlines in Cambodia and Southeast Asia","event-place":"Siem Reap, Cambodia","ISBN":"978-99950-51-05-1","page":"91-128","publisher":"Centre for Khmer Studies","publisher-place":"Siem Reap, Cambodia","title":"Development - In Whose Name? Cambodia's Economic Development and its Indigneous Communities - From Self-Reliance to Uncertainty","URL":"www.khmerstudies.org.","author":[{"family":"Ironside","given":"Jeremy"}],"issued":{"date-parts":[["2008"]]}}},{"id":2484,"uris":["http://zotero.org/users/2170232/items/Q3XBE22N"],"uri":["http://zotero.org/users/2170232/items/Q3XBE22N"],"itemData":{"id":2484,"type":"article-journal","abstract":"Rural areas in Cambodia have been the target of large-scale land acquisitions since the late 1990s. As of March 2012, economic land concessions in Cambodia covered more than 2 million hectares, equivalent to over half of the country’s arable land. In this paper, we discuss the policy narratives and discursive strategies that are employed by various actors to justify and legitimize large-scale land acquisitions. We then analyze the underlying mechanisms of such acquisitions and investments and examine how they are entangled with donor-assisted land use planning efforts. Finally, we explore local people’s strategies of resistance. Our findings suggest that the Cambodian ruling elite has enabled land grabbing through three major mechanisms: first, by establishing a form of ‘shadow governance’ and corrupting the legal culture; second, by discursively justifying expropriation and resettlement through emphasizing rural development, ecological restoration and poverty alleviation; third, by instrumentalizing donor-supported, pro-poor land allocation in the form of social land concessions towards legitimizing land grabbing and distributional injustices and minimizing opposition to land grabs among local communities. Local strategies of resistance have been desperate, sporadic and atomistic vis-à-vis the powerful coalition of government authorities, concessionaires and the military.","language":"en","page":"23","source":"Zotero","title":"Land Grabbing in Cambodia: Narratives, Mechanisms, Resistance","author":[{"family":"Neef","given":"Andreas"},{"family":"Touch","given":"Siphat"}],"issued":{"date-parts":[["2012"]]}}},{"id":2903,"uris":["http://zotero.org/users/2170232/items/JHUW6T38"],"uri":["http://zotero.org/users/2170232/items/JHUW6T38"],"itemData":{"id":2903,"type":"chapter","abstract":"The main purpose of this chapter is to shine a light on transnational ‘neoliberalization’ of civil society. Transformations from authoritarian states to capitalist free-market economies are often linked to democratization, however the lack of welfare state structures and protective levels of regulation create avenues for exploitation. This exists in the growing number of hybridized civil society organizations in Southeast Asia. In order to demonstrate the impact of transnational neoliberalism on civil society, findings from a study about the microfinance sector in Cambodia, where the microfinance industry appeared to be creating serious consequences for Cambodian microfinance borrowers, are reported in this chapter. Based on interviews with workers within NGOs and UN agencies that operated to support people who have been released/freed from trafficking in persons, and those involved in the prevention of irregular migration and trafficking or policy initiatives, the study revealed the creation of highly vulnerable neoliberal subjects. The study also illuminated the impact of a privatized and marketized microfinance industry in Cambodia, thus demonstrating how the ‘neoliberalization’ of civil society’s social enterprise has in fact increased rather than prevented poverty.","container-title":"Transnational Civil Society in Asia","ISBN":"978-1-00-311048-4","note":"number-of-pages: 18","publisher":"Routledge","title":"Transnational neoliberalism in Asian civil society: Microfinance and poverty in Cambodia","title-short":"Transnational neoliberalism in Asian civil society","author":[{"family":"Phillips","given":"Ruth"},{"family":"Davy","given":"Deanna"}],"issued":{"date-parts":[["2021"]]}}}],"schema":"https://github.com/citation-style-language/schema/raw/master/csl-citation.json"} </w:instrText>
      </w:r>
      <w:r w:rsidR="00B30997">
        <w:fldChar w:fldCharType="separate"/>
      </w:r>
      <w:r w:rsidR="00B30997" w:rsidRPr="00B30997">
        <w:rPr>
          <w:rFonts w:ascii="Calibri" w:hAnsi="Calibri" w:cs="Calibri"/>
        </w:rPr>
        <w:t>(Hammer 2008; Ironside 2008; Neef &amp; Touch 2012; Phillips &amp; Davy 2021)</w:t>
      </w:r>
      <w:r w:rsidR="00B30997">
        <w:fldChar w:fldCharType="end"/>
      </w:r>
      <w:r w:rsidR="00B30997">
        <w:t xml:space="preserve">. Such rapid social and economic changes make identifying the drivers of deforestation </w:t>
      </w:r>
      <w:r w:rsidR="001E29BB">
        <w:t xml:space="preserve">particularly </w:t>
      </w:r>
      <w:r w:rsidR="00B30997">
        <w:t>challenging, as</w:t>
      </w:r>
      <w:r w:rsidR="001E29BB">
        <w:t xml:space="preserve"> broad-scale drivers</w:t>
      </w:r>
      <w:r w:rsidR="004336C4">
        <w:t xml:space="preserve"> and</w:t>
      </w:r>
      <w:r w:rsidR="001E29BB">
        <w:t xml:space="preserve"> their effect on local landscape actors, and the subsequent proximate causes</w:t>
      </w:r>
      <w:r w:rsidR="0011317E">
        <w:t xml:space="preserve"> of deforestation</w:t>
      </w:r>
      <w:r w:rsidR="004336C4">
        <w:t>,</w:t>
      </w:r>
      <w:r w:rsidR="001E29BB">
        <w:t xml:space="preserve"> are likely to fluctuate rapidly over time and space. </w:t>
      </w:r>
      <w:r w:rsidR="008F5576">
        <w:t>There are several studies from Cambodia that have focussed on socioeconomic predictors of deforestation, which provide some important context.</w:t>
      </w:r>
      <w:r w:rsidR="001E29BB">
        <w:t xml:space="preserve"> </w:t>
      </w:r>
      <w:r w:rsidR="008F5576">
        <w:t xml:space="preserve">At the national scale, human population pressure has been identified as an important driver of deforestation </w:t>
      </w:r>
      <w:r w:rsidR="008F5576">
        <w:fldChar w:fldCharType="begin"/>
      </w:r>
      <w:r w:rsidR="008F5576">
        <w:instrText xml:space="preserve"> ADDIN ZOTERO_ITEM CSL_CITATION {"citationID":"SN7N5ug6","properties":{"formattedCitation":"(Dasgupta et al. 2005)","plainCitation":"(Dasgupta et al. 2005)","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schema":"https://github.com/citation-style-language/schema/raw/master/csl-citation.json"} </w:instrText>
      </w:r>
      <w:r w:rsidR="008F5576">
        <w:fldChar w:fldCharType="separate"/>
      </w:r>
      <w:r w:rsidR="008F5576" w:rsidRPr="008F5576">
        <w:rPr>
          <w:rFonts w:ascii="Calibri" w:hAnsi="Calibri" w:cs="Calibri"/>
        </w:rPr>
        <w:t>(Dasgupta et al. 2005)</w:t>
      </w:r>
      <w:r w:rsidR="008F5576">
        <w:fldChar w:fldCharType="end"/>
      </w:r>
      <w:r w:rsidR="008F5576">
        <w:t xml:space="preserve">, and </w:t>
      </w:r>
      <w:r w:rsidR="001E29BB">
        <w:t xml:space="preserve">in Northwest Cambodia there have been many direct and indirect drivers of deforestation since 1975, including repatriation of Khmer Rouge soldiers and in-migration following the end of the civil conflict, refugee repatriation, </w:t>
      </w:r>
      <w:r w:rsidR="00CD0112">
        <w:t>the</w:t>
      </w:r>
      <w:r w:rsidR="001E29BB">
        <w:t xml:space="preserve"> subsequent clearance for subsistence agriculture</w:t>
      </w:r>
      <w:r w:rsidR="00CD0112">
        <w:t>, and the expansion of cash crops such as cassava</w:t>
      </w:r>
      <w:r w:rsidR="001E29BB">
        <w:t xml:space="preserve"> </w:t>
      </w:r>
      <w:r w:rsidR="001E29BB">
        <w:fldChar w:fldCharType="begin"/>
      </w:r>
      <w:r w:rsidR="00CD0112">
        <w:instrText xml:space="preserve"> ADDIN ZOTERO_ITEM CSL_CITATION {"citationID":"f0II8DcC","properties":{"formattedCitation":"(Hought et al. 2012; Kong et al. 2019)","plainCitation":"(Hought et al. 2012; Kong et al. 2019)","noteIndex":0},"citationItems":[{"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1E29BB">
        <w:fldChar w:fldCharType="separate"/>
      </w:r>
      <w:r w:rsidR="00CD0112" w:rsidRPr="00CD0112">
        <w:rPr>
          <w:rFonts w:ascii="Calibri" w:hAnsi="Calibri" w:cs="Calibri"/>
        </w:rPr>
        <w:t>(Hought et al. 2012; Kong et al. 2019)</w:t>
      </w:r>
      <w:r w:rsidR="001E29BB">
        <w:fldChar w:fldCharType="end"/>
      </w:r>
      <w:r w:rsidR="001E29BB">
        <w:t>. In the Angkor Basin, home to the Angkor temple</w:t>
      </w:r>
      <w:r w:rsidR="008542C1">
        <w:t>s</w:t>
      </w:r>
      <w:r w:rsidR="001E29BB">
        <w:t>,</w:t>
      </w:r>
      <w:r w:rsidR="008542C1">
        <w:t xml:space="preserve"> a complex mix of global, regional, and local drivers including tourism, climate change, government policies, economic development, and environmental management </w:t>
      </w:r>
      <w:r w:rsidR="001E29BB">
        <w:t>between 1989 and 2005</w:t>
      </w:r>
      <w:r w:rsidR="008542C1">
        <w:t xml:space="preserve"> caused</w:t>
      </w:r>
      <w:r w:rsidR="001E29BB">
        <w:t xml:space="preserve"> over 23% of the existing forest cover </w:t>
      </w:r>
      <w:r w:rsidR="008542C1">
        <w:t>to be</w:t>
      </w:r>
      <w:r w:rsidR="001E29BB">
        <w:t xml:space="preserve"> lost to </w:t>
      </w:r>
      <w:r w:rsidR="008542C1">
        <w:t xml:space="preserve">agricultural expansion and charcoal production </w:t>
      </w:r>
      <w:r w:rsidR="008542C1">
        <w:fldChar w:fldCharType="begin"/>
      </w:r>
      <w:r w:rsidR="008542C1">
        <w:instrText xml:space="preserve"> ADDIN ZOTERO_ITEM CSL_CITATION {"citationID":"Tk4Yl3LS","properties":{"formattedCitation":"(Gaughan et al. 2009)","plainCitation":"(Gaughan et al. 2009)","noteIndex":0},"citationItems":[{"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schema":"https://github.com/citation-style-language/schema/raw/master/csl-citation.json"} </w:instrText>
      </w:r>
      <w:r w:rsidR="008542C1">
        <w:fldChar w:fldCharType="separate"/>
      </w:r>
      <w:r w:rsidR="008542C1" w:rsidRPr="008542C1">
        <w:rPr>
          <w:rFonts w:ascii="Calibri" w:hAnsi="Calibri" w:cs="Calibri"/>
        </w:rPr>
        <w:t>(Gaughan et al. 2009)</w:t>
      </w:r>
      <w:r w:rsidR="008542C1">
        <w:fldChar w:fldCharType="end"/>
      </w:r>
      <w:r w:rsidR="008542C1">
        <w:t xml:space="preserve">. </w:t>
      </w:r>
    </w:p>
    <w:p w14:paraId="5B3FE714" w14:textId="7278D941" w:rsidR="00BB17C1" w:rsidRDefault="00086943">
      <w:r>
        <w:t>Integrated conservation and development projects</w:t>
      </w:r>
      <w:r w:rsidR="00E821FF">
        <w:t xml:space="preserve"> (ICDPs)</w:t>
      </w:r>
      <w:r>
        <w:t xml:space="preserve"> that</w:t>
      </w:r>
      <w:r w:rsidR="004336C4">
        <w:t xml:space="preserve"> aim to tackle both forest loss and socioeconomic development at the same time have </w:t>
      </w:r>
      <w:r>
        <w:t xml:space="preserve">had mixed results (e.g., </w:t>
      </w:r>
      <w:r>
        <w:fldChar w:fldCharType="begin"/>
      </w:r>
      <w:r w:rsidR="00FE36DE">
        <w:instrText xml:space="preserve"> ADDIN ZOTERO_ITEM CSL_CITATION {"citationID":"eL10p2mg","properties":{"formattedCitation":"(Geist &amp; Lambin 2003; Chambers et al. 2020; Bernhard et al. 2021)","plainCitation":"(Geist &amp; Lambin 2003; Chambers et al. 2020; Bernhard et al. 2021)","dontUpdate":true,"noteIndex":0},"citationItems":[{"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id":2960,"uris":["http://zotero.org/users/2170232/items/TIGFEJD3"],"uri":["http://zotero.org/users/2170232/items/TIGFEJD3"],"itemData":{"id":2960,"type":"article-journal","abstract":"Conservation projects commonly claim to convert local people into long-term environmental stewards and improve their well-being. Yet, evidence frequently contradicts these win-win claims. The “multiple environmentalities” framework outlines distinct approaches that projects often use to foster environmental motivation and behavior: (1) neoliberal: constructing material incentives, (2) sovereign: imposing protective laws, and (3) disciplinary: fostering norms and values. We use a mixed method approach to examine how combinations of these environmentalities shape the land use motivations and behavior of 270 families living in 15 project settings in the Peruvian Amazon. We identify four direct reasons why these projects often fail to achieve their intended outcomes, regardless of the environmentalities employed: (1) self-selection of like-minded individuals, (2) limited ability of extrinsic motivators (i.e. material incentives and protective laws) to reduce reported deforestation behaviors, (3) limited internalization of motivations for conservation, and (4) ignored broader economic drivers of deforestation. We argue that these challenges stem from the typical external design of conservation projects based on fixed and limited interpretations of human motivation. Our findings point to the importance of deliberative processes that can support local and external actors to navigate and reframe competing motivations to co-design approaches to conservation governance at local and broader scales.","container-title":"Environment and Planning E: Nature and Space","DOI":"10.1177/2514848619873910","ISSN":"2514-8486","issue":"2","journalAbbreviation":"Environment and Planning E: Nature and Space","language":"en","note":"publisher: SAGE Publications Ltd STM","page":"365-398","source":"SAGE Journals","title":"Why joint conservation and development projects often fail: An in-depth examination in the Peruvian Amazon","title-short":"Why joint conservation and development projects often fail","volume":"3","author":[{"family":"Chambers","given":"Josephine"},{"family":"Aguila Mejía","given":"Margarita Del"},{"family":"Ramírez Reátegui","given":"Raydith"},{"family":"Sandbrook","given":"Chris"}],"issued":{"date-parts":[["2020",6,1]]}}},{"id":2958,"uris":["http://zotero.org/users/2170232/items/ED8PEK8T"],"uri":["http://zotero.org/users/2170232/items/ED8PEK8T"],"itemData":{"id":2958,"type":"article-journal","abstract":"This study supplements spatial panel econometrics techniques with qualitative GIS to analyse spatio-temporal changes in the distribution of integrated conservation–development projects relative to poaching activity and unauthorized resource use in Volcanoes National Park, Rwanda. Cluster and spatial regression analyses were performed on data from ranger monitoring containing &gt; 35,000 combined observations of illegal activities in Volcanoes National Park, against tourism revenue sharing and conservation NGO funding data for 2006–2015. Results were enriched with qualitative GIS analysis from key informant interviews. We found a statistically significant negative linear effect of overall integrated conservation–development investments on unauthorized resource use in Volcanoes National Park. However, individually, funding from Rwanda's tourism revenue sharing policy did not have an effect in contrast to the significant negative effect of conservation NGO funding. In another contrast between NGO funding and tourism revenue sharing funding, spatial analysis revealed significant gaps in revenue sharing funding relative to the hotspots of illegal activities, but these gaps were not present for NGO funding. Insight from qualitative GIS analysis suggests that incongruity in prioritization by decision makers at least partly explains the differences between the effects of revenue sharing and conservation NGO investment. Although the overall results are encouraging for integrated conservation–development projects, we recommend increased spatial alignment of project funding with clusters of illegal activities, which can make investment decision-making more data-driven and projects more effective for conservation.","container-title":"Oryx","DOI":"10.1017/S0030605319000735","ISSN":"0030-6053, 1365-3008","issue":"4","language":"en","note":"publisher: Cambridge University Press","page":"613-624","source":"Cambridge University Press","title":"Effects of integrated conservation–development projects on unauthorized resource use in Volcanoes National Park, Rwanda: a mixed-methods spatio-temporal approach","title-short":"Effects of integrated conservation–development projects on unauthorized resource use in Volcanoes National Park, Rwanda","volume":"55","author":[{"family":"Bernhard","given":"Katie P."},{"family":"Smith","given":"Thomas E. L."},{"family":"Sabuhoro","given":"Edwin"},{"family":"Nyandwi","given":"Elias"},{"family":"Munanura","given":"Ian E."}],"issued":{"date-parts":[["2021",7]]}}}],"schema":"https://github.com/citation-style-language/schema/raw/master/csl-citation.json"} </w:instrText>
      </w:r>
      <w:r>
        <w:fldChar w:fldCharType="separate"/>
      </w:r>
      <w:r w:rsidRPr="00086943">
        <w:rPr>
          <w:rFonts w:ascii="Calibri" w:hAnsi="Calibri" w:cs="Calibri"/>
        </w:rPr>
        <w:t xml:space="preserve">Geist &amp; </w:t>
      </w:r>
      <w:proofErr w:type="spellStart"/>
      <w:r w:rsidRPr="00086943">
        <w:rPr>
          <w:rFonts w:ascii="Calibri" w:hAnsi="Calibri" w:cs="Calibri"/>
        </w:rPr>
        <w:t>Lambin</w:t>
      </w:r>
      <w:proofErr w:type="spellEnd"/>
      <w:r w:rsidRPr="00086943">
        <w:rPr>
          <w:rFonts w:ascii="Calibri" w:hAnsi="Calibri" w:cs="Calibri"/>
        </w:rPr>
        <w:t xml:space="preserve"> 2003; Chambers et al. 2020; Bernhard et al. 2021)</w:t>
      </w:r>
      <w:r>
        <w:fldChar w:fldCharType="end"/>
      </w:r>
      <w:r w:rsidR="00212B19">
        <w:t xml:space="preserve">. These projects can have unintended consequences for a number of reasons, including poor management of incentives or weak enforcement of protective laws, misinterpretation of stakeholder motivations, or failure to account for </w:t>
      </w:r>
      <w:r w:rsidR="000A7573">
        <w:t xml:space="preserve">underlying </w:t>
      </w:r>
      <w:r w:rsidR="00212B19">
        <w:t xml:space="preserve">economic drivers </w:t>
      </w:r>
      <w:r w:rsidR="000A7573">
        <w:t xml:space="preserve">operating at a broader scale </w:t>
      </w:r>
      <w:r w:rsidR="000A7573">
        <w:fldChar w:fldCharType="begin"/>
      </w:r>
      <w:r w:rsidR="000A7573">
        <w:instrText xml:space="preserve"> ADDIN ZOTERO_ITEM CSL_CITATION {"citationID":"9oPGvtHe","properties":{"formattedCitation":"(Chambers et al. 2020)","plainCitation":"(Chambers et al. 2020)","noteIndex":0},"citationItems":[{"id":2960,"uris":["http://zotero.org/users/2170232/items/TIGFEJD3"],"uri":["http://zotero.org/users/2170232/items/TIGFEJD3"],"itemData":{"id":2960,"type":"article-journal","abstract":"Conservation projects commonly claim to convert local people into long-term environmental stewards and improve their well-being. Yet, evidence frequently contradicts these win-win claims. The “multiple environmentalities” framework outlines distinct approaches that projects often use to foster environmental motivation and behavior: (1) neoliberal: constructing material incentives, (2) sovereign: imposing protective laws, and (3) disciplinary: fostering norms and values. We use a mixed method approach to examine how combinations of these environmentalities shape the land use motivations and behavior of 270 families living in 15 project settings in the Peruvian Amazon. We identify four direct reasons why these projects often fail to achieve their intended outcomes, regardless of the environmentalities employed: (1) self-selection of like-minded individuals, (2) limited ability of extrinsic motivators (i.e. material incentives and protective laws) to reduce reported deforestation behaviors, (3) limited internalization of motivations for conservation, and (4) ignored broader economic drivers of deforestation. We argue that these challenges stem from the typical external design of conservation projects based on fixed and limited interpretations of human motivation. Our findings point to the importance of deliberative processes that can support local and external actors to navigate and reframe competing motivations to co-design approaches to conservation governance at local and broader scales.","container-title":"Environment and Planning E: Nature and Space","DOI":"10.1177/2514848619873910","ISSN":"2514-8486","issue":"2","journalAbbreviation":"Environment and Planning E: Nature and Space","language":"en","note":"publisher: SAGE Publications Ltd STM","page":"365-398","source":"SAGE Journals","title":"Why joint conservation and development projects often fail: An in-depth examination in the Peruvian Amazon","title-short":"Why joint conservation and development projects often fail","volume":"3","author":[{"family":"Chambers","given":"Josephine"},{"family":"Aguila Mejía","given":"Margarita Del"},{"family":"Ramírez Reátegui","given":"Raydith"},{"family":"Sandbrook","given":"Chris"}],"issued":{"date-parts":[["2020",6,1]]}}}],"schema":"https://github.com/citation-style-language/schema/raw/master/csl-citation.json"} </w:instrText>
      </w:r>
      <w:r w:rsidR="000A7573">
        <w:fldChar w:fldCharType="separate"/>
      </w:r>
      <w:r w:rsidR="000A7573" w:rsidRPr="000A7573">
        <w:rPr>
          <w:rFonts w:ascii="Calibri" w:hAnsi="Calibri" w:cs="Calibri"/>
        </w:rPr>
        <w:t>(Chambers et al. 2020)</w:t>
      </w:r>
      <w:r w:rsidR="000A7573">
        <w:fldChar w:fldCharType="end"/>
      </w:r>
      <w:r w:rsidR="000A7573">
        <w:t xml:space="preserve">. </w:t>
      </w:r>
      <w:r w:rsidR="00E821FF">
        <w:t xml:space="preserve">National </w:t>
      </w:r>
      <w:r w:rsidR="007F53DC">
        <w:t>economic and environmental policies, and i</w:t>
      </w:r>
      <w:r w:rsidR="00E821FF">
        <w:t>nterventions such as ICDPs</w:t>
      </w:r>
      <w:r w:rsidR="007F53DC">
        <w:t>,</w:t>
      </w:r>
      <w:r w:rsidR="00E821FF">
        <w:t xml:space="preserve"> will be vulnerable to failure if the relationships between forest cover and loss and 1) broad economic drivers and 2) local socioeconomic conditions are not </w:t>
      </w:r>
      <w:r w:rsidR="00E821FF">
        <w:lastRenderedPageBreak/>
        <w:t xml:space="preserve">understood and accounted for. </w:t>
      </w:r>
      <w:r w:rsidR="007F53DC">
        <w:t xml:space="preserve">In chapter 1 I addressed the relationships between macroeconomic drivers and forest loss at the national scale. Previous studies have evaluated the relationships between forest cover and socioeconomics in small, discrete locations within Cambodia </w:t>
      </w:r>
      <w:r w:rsidR="007F53DC">
        <w:fldChar w:fldCharType="begin"/>
      </w:r>
      <w:r w:rsidR="007F53DC">
        <w:instrText xml:space="preserve"> ADDIN ZOTERO_ITEM CSL_CITATION {"citationID":"stNxImhB","properties":{"formattedCitation":"(Dasgupta et al. 2005; Gaughan et al. 2009; Hought et al. 2012; Kong et al. 2019)","plainCitation":"(Dasgupta et al. 2005; Gaughan et al. 2009; Hought et al. 2012; Kong et al. 2019)","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7F53DC">
        <w:fldChar w:fldCharType="separate"/>
      </w:r>
      <w:r w:rsidR="007F53DC" w:rsidRPr="007F53DC">
        <w:rPr>
          <w:rFonts w:ascii="Calibri" w:hAnsi="Calibri" w:cs="Calibri"/>
        </w:rPr>
        <w:t>(Dasgupta et al. 2005; Gaughan et al. 2009; Hought et al. 2012; Kong et al. 2019)</w:t>
      </w:r>
      <w:r w:rsidR="007F53DC">
        <w:fldChar w:fldCharType="end"/>
      </w:r>
      <w:r w:rsidR="007F53DC">
        <w:t>, but to my knowledge, no study has attempted this at a national scale.  Therefore, in this chapter I aim to fill this research gap by</w:t>
      </w:r>
      <w:r w:rsidR="002473F5">
        <w:t xml:space="preserve"> exploring </w:t>
      </w:r>
      <w:r w:rsidR="006E6AD5">
        <w:t>whether</w:t>
      </w:r>
      <w:r w:rsidR="002473F5">
        <w:t xml:space="preserve"> high resolution spatially</w:t>
      </w:r>
      <w:r w:rsidR="00636916">
        <w:t xml:space="preserve"> </w:t>
      </w:r>
      <w:r w:rsidR="002473F5">
        <w:t xml:space="preserve">explicit socioeconomic </w:t>
      </w:r>
      <w:r w:rsidR="006E6AD5">
        <w:t>variables</w:t>
      </w:r>
      <w:r w:rsidR="002473F5">
        <w:t xml:space="preserve"> from</w:t>
      </w:r>
      <w:r w:rsidR="006E6AD5">
        <w:t xml:space="preserve"> the across Cambodia</w:t>
      </w:r>
      <w:r w:rsidR="002473F5">
        <w:t xml:space="preserve"> </w:t>
      </w:r>
      <w:r w:rsidR="006E6AD5">
        <w:t xml:space="preserve">can </w:t>
      </w:r>
      <w:r w:rsidR="002473F5">
        <w:t>predict forest cover</w:t>
      </w:r>
      <w:r w:rsidR="006E6AD5">
        <w:t>,</w:t>
      </w:r>
      <w:r w:rsidR="00636916">
        <w:t xml:space="preserve"> and whether a non-statistical approach can reveal further patterns between socioeconomics and forest cover. My objectives are therefore to </w:t>
      </w:r>
      <w:r w:rsidR="007F53DC">
        <w:t>1) model the relationship between socioeconomic variables and forest cover for the whole country a</w:t>
      </w:r>
      <w:r w:rsidR="0011317E">
        <w:t>t</w:t>
      </w:r>
      <w:r w:rsidR="007F53DC">
        <w:t xml:space="preserve"> two spatial resolutions (Province, Commune)</w:t>
      </w:r>
      <w:r w:rsidR="00636916">
        <w:t xml:space="preserve"> using generalised liner mixed models</w:t>
      </w:r>
      <w:r w:rsidR="007F53DC">
        <w:t xml:space="preserve">, and 2) use a cluster analysis to create a provincial-level socioeconomic typology which further describes the relationships between socioeconomic development and forest cover. </w:t>
      </w:r>
    </w:p>
    <w:p w14:paraId="0D0B548E" w14:textId="5CA370EE" w:rsidR="00D6664E" w:rsidRDefault="00D6664E">
      <w:pPr>
        <w:rPr>
          <w:b/>
          <w:bCs/>
        </w:rPr>
      </w:pPr>
      <w:r>
        <w:rPr>
          <w:b/>
          <w:bCs/>
        </w:rPr>
        <w:t xml:space="preserve">Methods </w:t>
      </w:r>
    </w:p>
    <w:p w14:paraId="05304B88" w14:textId="645A8455" w:rsidR="00D6664E" w:rsidRPr="009045AD" w:rsidRDefault="00D6664E">
      <w:pPr>
        <w:rPr>
          <w:i/>
          <w:iCs/>
        </w:rPr>
      </w:pPr>
      <w:r w:rsidRPr="009045AD">
        <w:rPr>
          <w:i/>
          <w:iCs/>
        </w:rPr>
        <w:t>Study area</w:t>
      </w:r>
    </w:p>
    <w:p w14:paraId="63810093" w14:textId="08CB43F5" w:rsidR="009045AD" w:rsidRDefault="009045AD">
      <w:r>
        <w:t>Please see th</w:t>
      </w:r>
      <w:r w:rsidR="00AF5C67">
        <w:t>e</w:t>
      </w:r>
      <w:r>
        <w:t xml:space="preserve"> section</w:t>
      </w:r>
      <w:r w:rsidR="00AF5C67">
        <w:t xml:space="preserve"> “</w:t>
      </w:r>
      <w:r w:rsidR="00AF5C67" w:rsidRPr="00AF5C67">
        <w:rPr>
          <w:i/>
          <w:iCs/>
        </w:rPr>
        <w:t>Study area</w:t>
      </w:r>
      <w:r w:rsidR="00AF5C67">
        <w:t>”</w:t>
      </w:r>
      <w:r>
        <w:t xml:space="preserve"> in Chapter 1 for a detailed </w:t>
      </w:r>
      <w:r w:rsidR="00AF5C67">
        <w:t>description</w:t>
      </w:r>
      <w:r>
        <w:t xml:space="preserve"> of Cambodia, and for a map of Cambodia within Southeast Asia. </w:t>
      </w:r>
      <w:r w:rsidR="00AF5C67">
        <w:t>There are 24 provinces in Cambodia, each of which is made up of several further administrative layers (Figure 1). Districts are below province, and each district is comprised of multiple communes, with each commune containing multiple villages. The number of communes is not static, with changes in the number of communes between years reflecting shifting administrative boundaries. Between 2007 and 2012 the number of communes ranged from</w:t>
      </w:r>
      <w:r w:rsidR="00AF5C67" w:rsidRPr="001E05DC">
        <w:t xml:space="preserve"> 1,317</w:t>
      </w:r>
      <w:r w:rsidR="00AF5C67">
        <w:t xml:space="preserve"> (2007)</w:t>
      </w:r>
      <w:r w:rsidR="00AF5C67" w:rsidRPr="001E05DC">
        <w:t xml:space="preserve"> </w:t>
      </w:r>
      <w:r w:rsidR="00AF5C67">
        <w:t>to</w:t>
      </w:r>
      <w:r w:rsidR="00AF5C67" w:rsidRPr="001E05DC">
        <w:t xml:space="preserve"> 1,512 </w:t>
      </w:r>
      <w:r w:rsidR="00AF5C67">
        <w:t xml:space="preserve">(2012). </w:t>
      </w:r>
    </w:p>
    <w:p w14:paraId="448D37FF" w14:textId="77777777" w:rsidR="00AF5C67" w:rsidRPr="00D6664E" w:rsidRDefault="00AF5C67" w:rsidP="00AF5C67">
      <w:pPr>
        <w:rPr>
          <w:i/>
          <w:iCs/>
        </w:rPr>
      </w:pPr>
      <w:r w:rsidRPr="00D6664E">
        <w:rPr>
          <w:i/>
          <w:iCs/>
        </w:rPr>
        <w:t>Data sources</w:t>
      </w:r>
    </w:p>
    <w:p w14:paraId="78AA0FF8" w14:textId="7DED50E3" w:rsidR="00AF5C67" w:rsidRDefault="00AF5C67" w:rsidP="00AF5C67">
      <w:r>
        <w:t>S</w:t>
      </w:r>
      <w:r w:rsidRPr="00D6664E">
        <w:t xml:space="preserve">ocioeconomic variables were extracted from the Cambodian Commune Database for the years 2007 – 2012 (Table </w:t>
      </w:r>
      <w:r>
        <w:t>1</w:t>
      </w:r>
      <w:r w:rsidRPr="00D6664E">
        <w:t>) which are available from Open Development Cambodia (</w:t>
      </w:r>
      <w:hyperlink r:id="rId5" w:history="1">
        <w:r w:rsidRPr="00D6664E">
          <w:rPr>
            <w:rStyle w:val="Hyperlink"/>
          </w:rPr>
          <w:t>www.opendevelopmentcambodia.net</w:t>
        </w:r>
      </w:hyperlink>
      <w:r w:rsidRPr="00D6664E">
        <w:t>). Data on economic land concessions, protected areas, and elevation (digital elevation model), and shapefiles for the country, provinces, and communes were provided by the</w:t>
      </w:r>
      <w:r>
        <w:t xml:space="preserve"> Royal Government of Cambodia (via the</w:t>
      </w:r>
      <w:r w:rsidRPr="00D6664E">
        <w:t xml:space="preserve"> Wildlife Conservation Society</w:t>
      </w:r>
      <w:r>
        <w:t>)</w:t>
      </w:r>
      <w:r w:rsidRPr="00D6664E">
        <w:t>. Forest cover layers were taken from the publicly available European Space Agency Climate Change Initiative (ESACCI) satellite data.</w:t>
      </w:r>
    </w:p>
    <w:p w14:paraId="38B27BD1" w14:textId="77777777" w:rsidR="00AF5C67" w:rsidRPr="000920A2" w:rsidRDefault="00AF5C67" w:rsidP="00AF5C67">
      <w:pPr>
        <w:rPr>
          <w:i/>
          <w:iCs/>
        </w:rPr>
      </w:pPr>
      <w:r w:rsidRPr="000920A2">
        <w:rPr>
          <w:i/>
          <w:iCs/>
        </w:rPr>
        <w:t>Variable selection</w:t>
      </w:r>
    </w:p>
    <w:p w14:paraId="78FAB20B" w14:textId="572EC7B4" w:rsidR="00AF5C67" w:rsidRDefault="00AF5C67">
      <w:r w:rsidRPr="00D6664E">
        <w:t>The response variable was forest cover area</w:t>
      </w:r>
      <w:r>
        <w:t xml:space="preserve"> and was calculated using the ESACCI data product (see ‘data processing’ below)</w:t>
      </w:r>
      <w:r w:rsidRPr="00D6664E">
        <w:t xml:space="preserve">. </w:t>
      </w:r>
      <w:r>
        <w:t>S</w:t>
      </w:r>
      <w:r w:rsidRPr="00D6664E">
        <w:t>ocioeconomic and control variables were selected based on a combination of previous studies, data availability, and the authors’ knowledge of Cambodia.</w:t>
      </w:r>
      <w:r>
        <w:t xml:space="preserve"> </w:t>
      </w:r>
      <w:r w:rsidRPr="00D6664E">
        <w:t xml:space="preserve">Socioeconomic variables were selected to create 8 variable sets reflecting different aspects of socioeconomic status and development, each of which was hypothesised to be either a driver or predictor of forest cover </w:t>
      </w:r>
      <w:r w:rsidRPr="00D6664E">
        <w:fldChar w:fldCharType="begin"/>
      </w:r>
      <w:r>
        <w:instrText xml:space="preserve"> ADDIN ZOTERO_ITEM CSL_CITATION {"citationID":"YrLq4LLp","properties":{"formattedCitation":"(Dasgupta et al. 2005; Mena et al. 2006; Rowcroft 2008; Luck et al. 2009; Ty et al. 2012; Kristensen et al. 2016; Bonilla-Bedoya et al. 2018)","plainCitation":"(Dasgupta et al. 2005; Mena et al. 2006; Rowcroft 2008; Luck et al. 2009; Ty et al. 2012; Kristensen et al. 2016; Bonilla-Bedoya et al. 2018)","dontUpdate":true,"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Pr="00B0710D">
        <w:rPr>
          <w:rFonts w:ascii="Calibri" w:hAnsi="Calibri" w:cs="Calibri"/>
          <w:highlight w:val="yellow"/>
        </w:rPr>
        <w:t>(Table x</w:t>
      </w:r>
      <w:r>
        <w:rPr>
          <w:rFonts w:ascii="Calibri" w:hAnsi="Calibri" w:cs="Calibri"/>
        </w:rPr>
        <w:t xml:space="preserve">, </w:t>
      </w:r>
      <w:r w:rsidRPr="00B0710D">
        <w:rPr>
          <w:rFonts w:ascii="Calibri" w:hAnsi="Calibri" w:cs="Calibri"/>
        </w:rPr>
        <w:t xml:space="preserve">Dasgupta et al. 2005; Mena et al. 2006; </w:t>
      </w:r>
      <w:proofErr w:type="spellStart"/>
      <w:r w:rsidRPr="00B0710D">
        <w:rPr>
          <w:rFonts w:ascii="Calibri" w:hAnsi="Calibri" w:cs="Calibri"/>
        </w:rPr>
        <w:t>Rowcroft</w:t>
      </w:r>
      <w:proofErr w:type="spellEnd"/>
      <w:r w:rsidRPr="00B0710D">
        <w:rPr>
          <w:rFonts w:ascii="Calibri" w:hAnsi="Calibri" w:cs="Calibri"/>
        </w:rPr>
        <w:t xml:space="preserve"> 2008; Luck et al. 2009; Ty et al. 2012; Kristensen et al. 2016; Bonilla-Bedoya et al. 2018)</w:t>
      </w:r>
      <w:r w:rsidRPr="00D6664E">
        <w:fldChar w:fldCharType="end"/>
      </w:r>
      <w:r w:rsidRPr="00D6664E">
        <w:t xml:space="preserve">. The variable sets were population demographics (n=8), education (n=4), employment (n=5), economic security (n=2), access to services (n=4), social justice (n=2), migration (n=2), and control variables (n=6). Control variables were included to account for the effects of environmental and other human factors including </w:t>
      </w:r>
      <w:r>
        <w:t xml:space="preserve">presence of </w:t>
      </w:r>
      <w:r w:rsidRPr="00D6664E">
        <w:t xml:space="preserve">economic land concessions </w:t>
      </w:r>
      <w:r w:rsidRPr="00D6664E">
        <w:fldChar w:fldCharType="begin"/>
      </w:r>
      <w:r>
        <w:instrText xml:space="preserve"> ADDIN ZOTERO_ITEM CSL_CITATION {"citationID":"EOmyQ158","properties":{"formattedCitation":"(Abdullah &amp; Nakagoshi 2007; Davis et al. 2015; Xu et al. 2019)","plainCitation":"(Abdullah &amp; Nakagoshi 2007; Davis et al. 2015; Xu et al. 2019)","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schema":"https://github.com/citation-style-language/schema/raw/master/csl-citation.json"} </w:instrText>
      </w:r>
      <w:r w:rsidRPr="00D6664E">
        <w:fldChar w:fldCharType="separate"/>
      </w:r>
      <w:r w:rsidRPr="00F34C45">
        <w:rPr>
          <w:rFonts w:ascii="Calibri" w:hAnsi="Calibri" w:cs="Calibri"/>
        </w:rPr>
        <w:t xml:space="preserve">(Abdullah &amp; </w:t>
      </w:r>
      <w:proofErr w:type="spellStart"/>
      <w:r w:rsidRPr="00F34C45">
        <w:rPr>
          <w:rFonts w:ascii="Calibri" w:hAnsi="Calibri" w:cs="Calibri"/>
        </w:rPr>
        <w:t>Nakagoshi</w:t>
      </w:r>
      <w:proofErr w:type="spellEnd"/>
      <w:r w:rsidRPr="00F34C45">
        <w:rPr>
          <w:rFonts w:ascii="Calibri" w:hAnsi="Calibri" w:cs="Calibri"/>
        </w:rPr>
        <w:t xml:space="preserve"> 2007; Davis et al. 2015; Xu et al. 2019)</w:t>
      </w:r>
      <w:r w:rsidRPr="00D6664E">
        <w:fldChar w:fldCharType="end"/>
      </w:r>
      <w:r w:rsidRPr="00D6664E">
        <w:t xml:space="preserve">, </w:t>
      </w:r>
      <w:r>
        <w:t xml:space="preserve">presence of </w:t>
      </w:r>
      <w:r w:rsidRPr="00D6664E">
        <w:t xml:space="preserve">protected areas </w:t>
      </w:r>
      <w:r w:rsidRPr="00D6664E">
        <w:fldChar w:fldCharType="begin"/>
      </w:r>
      <w:r>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Pr="000359C7">
        <w:rPr>
          <w:rFonts w:ascii="Calibri" w:hAnsi="Calibri" w:cs="Calibri"/>
        </w:rPr>
        <w:t>(Bonilla-Bedoya et al. 2018)</w:t>
      </w:r>
      <w:r w:rsidRPr="00D6664E">
        <w:fldChar w:fldCharType="end"/>
      </w:r>
      <w:r w:rsidRPr="00D6664E">
        <w:t xml:space="preserve">, elevation </w:t>
      </w:r>
      <w:r w:rsidRPr="00D6664E">
        <w:fldChar w:fldCharType="begin"/>
      </w:r>
      <w:r>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Pr="000359C7">
        <w:rPr>
          <w:rFonts w:ascii="Calibri" w:hAnsi="Calibri" w:cs="Calibri"/>
        </w:rPr>
        <w:t>(Ty et al. 2012)</w:t>
      </w:r>
      <w:r w:rsidRPr="00D6664E">
        <w:fldChar w:fldCharType="end"/>
      </w:r>
      <w:r w:rsidRPr="00D6664E">
        <w:t xml:space="preserve">, and distance to human infrastructure </w:t>
      </w:r>
      <w:r w:rsidRPr="00D6664E">
        <w:fldChar w:fldCharType="begin"/>
      </w:r>
      <w:r>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Pr="000359C7">
        <w:rPr>
          <w:rFonts w:ascii="Calibri" w:hAnsi="Calibri" w:cs="Calibri"/>
        </w:rPr>
        <w:t>(Ty et al. 2012)</w:t>
      </w:r>
      <w:r w:rsidRPr="00D6664E">
        <w:fldChar w:fldCharType="end"/>
      </w:r>
      <w:r w:rsidRPr="00D6664E">
        <w:t xml:space="preserve">. A habitat control variable was excluded because </w:t>
      </w:r>
      <w:r>
        <w:rPr>
          <w:noProof/>
        </w:rPr>
        <w:lastRenderedPageBreak/>
        <w:drawing>
          <wp:anchor distT="0" distB="0" distL="114300" distR="114300" simplePos="0" relativeHeight="251664384" behindDoc="1" locked="0" layoutInCell="1" allowOverlap="1" wp14:anchorId="569A07D6" wp14:editId="38B02F2A">
            <wp:simplePos x="0" y="0"/>
            <wp:positionH relativeFrom="margin">
              <wp:align>right</wp:align>
            </wp:positionH>
            <wp:positionV relativeFrom="paragraph">
              <wp:posOffset>57150</wp:posOffset>
            </wp:positionV>
            <wp:extent cx="5731510" cy="5731510"/>
            <wp:effectExtent l="0" t="0" r="2540" b="2540"/>
            <wp:wrapNone/>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6664E">
        <w:t xml:space="preserve">the response variable (forest cover) was extracted from a land cover layer and represented a specific type of habitat, resulting in non-independence between the response and habitat. </w:t>
      </w:r>
    </w:p>
    <w:p w14:paraId="01FDB2DD" w14:textId="10EFB63C" w:rsidR="009045AD" w:rsidRDefault="009045AD"/>
    <w:p w14:paraId="68093268" w14:textId="77777777" w:rsidR="00D6664E" w:rsidRDefault="00D6664E">
      <w:pPr>
        <w:rPr>
          <w:b/>
          <w:bCs/>
        </w:rPr>
      </w:pPr>
    </w:p>
    <w:p w14:paraId="45BE6E44" w14:textId="77777777" w:rsidR="00AF5C67" w:rsidRDefault="00AF5C67" w:rsidP="00D6664E">
      <w:pPr>
        <w:rPr>
          <w:i/>
          <w:iCs/>
        </w:rPr>
      </w:pPr>
    </w:p>
    <w:p w14:paraId="49074E0E" w14:textId="77777777" w:rsidR="00AF5C67" w:rsidRDefault="00AF5C67" w:rsidP="00D6664E">
      <w:pPr>
        <w:rPr>
          <w:i/>
          <w:iCs/>
        </w:rPr>
      </w:pPr>
    </w:p>
    <w:p w14:paraId="17F8B9F3" w14:textId="77777777" w:rsidR="00AF5C67" w:rsidRDefault="00AF5C67" w:rsidP="00D6664E">
      <w:pPr>
        <w:rPr>
          <w:i/>
          <w:iCs/>
        </w:rPr>
      </w:pPr>
    </w:p>
    <w:p w14:paraId="41839865" w14:textId="77777777" w:rsidR="00AF5C67" w:rsidRDefault="00AF5C67" w:rsidP="00D6664E">
      <w:pPr>
        <w:rPr>
          <w:i/>
          <w:iCs/>
        </w:rPr>
      </w:pPr>
    </w:p>
    <w:p w14:paraId="1C6BE980" w14:textId="77777777" w:rsidR="00AF5C67" w:rsidRDefault="00AF5C67" w:rsidP="00D6664E">
      <w:pPr>
        <w:rPr>
          <w:i/>
          <w:iCs/>
        </w:rPr>
      </w:pPr>
    </w:p>
    <w:p w14:paraId="0802476C" w14:textId="77777777" w:rsidR="00AF5C67" w:rsidRDefault="00AF5C67" w:rsidP="00D6664E">
      <w:pPr>
        <w:rPr>
          <w:i/>
          <w:iCs/>
        </w:rPr>
      </w:pPr>
    </w:p>
    <w:p w14:paraId="2EC5F808" w14:textId="77777777" w:rsidR="00AF5C67" w:rsidRDefault="00AF5C67" w:rsidP="00D6664E">
      <w:pPr>
        <w:rPr>
          <w:i/>
          <w:iCs/>
        </w:rPr>
      </w:pPr>
    </w:p>
    <w:p w14:paraId="6E9944CC" w14:textId="77777777" w:rsidR="00AF5C67" w:rsidRDefault="00AF5C67" w:rsidP="00D6664E">
      <w:pPr>
        <w:rPr>
          <w:i/>
          <w:iCs/>
        </w:rPr>
      </w:pPr>
    </w:p>
    <w:p w14:paraId="29D5CBD0" w14:textId="77777777" w:rsidR="00AF5C67" w:rsidRDefault="00AF5C67" w:rsidP="00D6664E">
      <w:pPr>
        <w:rPr>
          <w:i/>
          <w:iCs/>
        </w:rPr>
      </w:pPr>
    </w:p>
    <w:p w14:paraId="25742D89" w14:textId="77777777" w:rsidR="00AF5C67" w:rsidRDefault="00AF5C67" w:rsidP="00D6664E">
      <w:pPr>
        <w:rPr>
          <w:i/>
          <w:iCs/>
        </w:rPr>
      </w:pPr>
    </w:p>
    <w:p w14:paraId="2707534A" w14:textId="77777777" w:rsidR="00AF5C67" w:rsidRDefault="00AF5C67" w:rsidP="00D6664E">
      <w:pPr>
        <w:rPr>
          <w:i/>
          <w:iCs/>
        </w:rPr>
      </w:pPr>
    </w:p>
    <w:p w14:paraId="7A6AE6E9" w14:textId="77777777" w:rsidR="00AF5C67" w:rsidRDefault="00AF5C67" w:rsidP="00D6664E">
      <w:pPr>
        <w:rPr>
          <w:i/>
          <w:iCs/>
        </w:rPr>
      </w:pPr>
    </w:p>
    <w:p w14:paraId="3B2DB8AB" w14:textId="77777777" w:rsidR="00AF5C67" w:rsidRDefault="00AF5C67" w:rsidP="00D6664E">
      <w:pPr>
        <w:rPr>
          <w:i/>
          <w:iCs/>
        </w:rPr>
      </w:pPr>
    </w:p>
    <w:p w14:paraId="2B49F9C9" w14:textId="77777777" w:rsidR="00AF5C67" w:rsidRDefault="00AF5C67" w:rsidP="00D6664E">
      <w:pPr>
        <w:rPr>
          <w:i/>
          <w:iCs/>
        </w:rPr>
      </w:pPr>
    </w:p>
    <w:p w14:paraId="39C2F6C5" w14:textId="77777777" w:rsidR="00AF5C67" w:rsidRDefault="00AF5C67" w:rsidP="00D6664E">
      <w:pPr>
        <w:rPr>
          <w:i/>
          <w:iCs/>
        </w:rPr>
      </w:pPr>
    </w:p>
    <w:p w14:paraId="15D66145" w14:textId="06F86223" w:rsidR="00AF5C67" w:rsidRPr="005D6589" w:rsidRDefault="00AF5C67" w:rsidP="00D6664E">
      <w:pPr>
        <w:rPr>
          <w:b/>
          <w:bCs/>
          <w:sz w:val="20"/>
          <w:szCs w:val="20"/>
        </w:rPr>
      </w:pPr>
      <w:r w:rsidRPr="005D6589">
        <w:rPr>
          <w:b/>
          <w:bCs/>
          <w:sz w:val="20"/>
          <w:szCs w:val="20"/>
        </w:rPr>
        <w:t xml:space="preserve">Figure 1. A map of Cambodia with the 24 provinces coloured and numbered, </w:t>
      </w:r>
      <w:r w:rsidR="005D6589" w:rsidRPr="005D6589">
        <w:rPr>
          <w:b/>
          <w:bCs/>
          <w:sz w:val="20"/>
          <w:szCs w:val="20"/>
        </w:rPr>
        <w:t>with</w:t>
      </w:r>
      <w:r w:rsidRPr="005D6589">
        <w:rPr>
          <w:b/>
          <w:bCs/>
          <w:sz w:val="20"/>
          <w:szCs w:val="20"/>
        </w:rPr>
        <w:t xml:space="preserve"> the smaller </w:t>
      </w:r>
      <w:r w:rsidR="005D6589" w:rsidRPr="005D6589">
        <w:rPr>
          <w:b/>
          <w:bCs/>
          <w:sz w:val="20"/>
          <w:szCs w:val="20"/>
        </w:rPr>
        <w:t xml:space="preserve">communes shown with black lines within each province. The provinces are 1 – </w:t>
      </w:r>
      <w:proofErr w:type="spellStart"/>
      <w:r w:rsidR="005D6589" w:rsidRPr="005D6589">
        <w:rPr>
          <w:b/>
          <w:bCs/>
          <w:sz w:val="20"/>
          <w:szCs w:val="20"/>
        </w:rPr>
        <w:t>Ratanak</w:t>
      </w:r>
      <w:proofErr w:type="spellEnd"/>
      <w:r w:rsidR="005D6589" w:rsidRPr="005D6589">
        <w:rPr>
          <w:b/>
          <w:bCs/>
          <w:sz w:val="20"/>
          <w:szCs w:val="20"/>
        </w:rPr>
        <w:t xml:space="preserve"> Kiri, 2 – Stung </w:t>
      </w:r>
      <w:proofErr w:type="spellStart"/>
      <w:r w:rsidR="005D6589" w:rsidRPr="005D6589">
        <w:rPr>
          <w:b/>
          <w:bCs/>
          <w:sz w:val="20"/>
          <w:szCs w:val="20"/>
        </w:rPr>
        <w:t>Treng</w:t>
      </w:r>
      <w:proofErr w:type="spellEnd"/>
      <w:r w:rsidR="005D6589" w:rsidRPr="005D6589">
        <w:rPr>
          <w:b/>
          <w:bCs/>
          <w:sz w:val="20"/>
          <w:szCs w:val="20"/>
        </w:rPr>
        <w:t xml:space="preserve">, 3 – </w:t>
      </w:r>
      <w:proofErr w:type="spellStart"/>
      <w:r w:rsidR="005D6589" w:rsidRPr="005D6589">
        <w:rPr>
          <w:b/>
          <w:bCs/>
          <w:sz w:val="20"/>
          <w:szCs w:val="20"/>
        </w:rPr>
        <w:t>Otdar</w:t>
      </w:r>
      <w:proofErr w:type="spellEnd"/>
      <w:r w:rsidR="005D6589" w:rsidRPr="005D6589">
        <w:rPr>
          <w:b/>
          <w:bCs/>
          <w:sz w:val="20"/>
          <w:szCs w:val="20"/>
        </w:rPr>
        <w:t xml:space="preserve"> Meanchey, 4 – Preah </w:t>
      </w:r>
      <w:proofErr w:type="spellStart"/>
      <w:r w:rsidR="005D6589" w:rsidRPr="005D6589">
        <w:rPr>
          <w:b/>
          <w:bCs/>
          <w:sz w:val="20"/>
          <w:szCs w:val="20"/>
        </w:rPr>
        <w:t>Vihear</w:t>
      </w:r>
      <w:proofErr w:type="spellEnd"/>
      <w:r w:rsidR="005D6589" w:rsidRPr="005D6589">
        <w:rPr>
          <w:b/>
          <w:bCs/>
          <w:sz w:val="20"/>
          <w:szCs w:val="20"/>
        </w:rPr>
        <w:t xml:space="preserve">, 5 – Banteay Meanchey, 6 – </w:t>
      </w:r>
      <w:proofErr w:type="spellStart"/>
      <w:r w:rsidR="005D6589" w:rsidRPr="005D6589">
        <w:rPr>
          <w:b/>
          <w:bCs/>
          <w:sz w:val="20"/>
          <w:szCs w:val="20"/>
        </w:rPr>
        <w:t>Siem</w:t>
      </w:r>
      <w:proofErr w:type="spellEnd"/>
      <w:r w:rsidR="005D6589" w:rsidRPr="005D6589">
        <w:rPr>
          <w:b/>
          <w:bCs/>
          <w:sz w:val="20"/>
          <w:szCs w:val="20"/>
        </w:rPr>
        <w:t xml:space="preserve"> Reap, 7 – Kampong Thom, 8 – </w:t>
      </w:r>
      <w:proofErr w:type="spellStart"/>
      <w:r w:rsidR="005D6589" w:rsidRPr="005D6589">
        <w:rPr>
          <w:b/>
          <w:bCs/>
          <w:sz w:val="20"/>
          <w:szCs w:val="20"/>
        </w:rPr>
        <w:t>Mondul</w:t>
      </w:r>
      <w:proofErr w:type="spellEnd"/>
      <w:r w:rsidR="005D6589" w:rsidRPr="005D6589">
        <w:rPr>
          <w:b/>
          <w:bCs/>
          <w:sz w:val="20"/>
          <w:szCs w:val="20"/>
        </w:rPr>
        <w:t xml:space="preserve"> Kiri, 9 – </w:t>
      </w:r>
      <w:proofErr w:type="spellStart"/>
      <w:r w:rsidR="005D6589" w:rsidRPr="005D6589">
        <w:rPr>
          <w:b/>
          <w:bCs/>
          <w:sz w:val="20"/>
          <w:szCs w:val="20"/>
        </w:rPr>
        <w:t>Kracheh</w:t>
      </w:r>
      <w:proofErr w:type="spellEnd"/>
      <w:r w:rsidR="005D6589" w:rsidRPr="005D6589">
        <w:rPr>
          <w:b/>
          <w:bCs/>
          <w:sz w:val="20"/>
          <w:szCs w:val="20"/>
        </w:rPr>
        <w:t xml:space="preserve">, 10 – Kampong Chhnang, 11 – </w:t>
      </w:r>
      <w:proofErr w:type="spellStart"/>
      <w:r w:rsidR="005D6589" w:rsidRPr="005D6589">
        <w:rPr>
          <w:b/>
          <w:bCs/>
          <w:sz w:val="20"/>
          <w:szCs w:val="20"/>
        </w:rPr>
        <w:t>Pursat</w:t>
      </w:r>
      <w:proofErr w:type="spellEnd"/>
      <w:r w:rsidR="005D6589" w:rsidRPr="005D6589">
        <w:rPr>
          <w:b/>
          <w:bCs/>
          <w:sz w:val="20"/>
          <w:szCs w:val="20"/>
        </w:rPr>
        <w:t xml:space="preserve">, 12 -  Kampong </w:t>
      </w:r>
      <w:proofErr w:type="spellStart"/>
      <w:r w:rsidR="005D6589" w:rsidRPr="005D6589">
        <w:rPr>
          <w:b/>
          <w:bCs/>
          <w:sz w:val="20"/>
          <w:szCs w:val="20"/>
        </w:rPr>
        <w:t>Speu</w:t>
      </w:r>
      <w:proofErr w:type="spellEnd"/>
      <w:r w:rsidR="005D6589" w:rsidRPr="005D6589">
        <w:rPr>
          <w:b/>
          <w:bCs/>
          <w:sz w:val="20"/>
          <w:szCs w:val="20"/>
        </w:rPr>
        <w:t xml:space="preserve">, 13 – Prey Veng, 14 – </w:t>
      </w:r>
      <w:proofErr w:type="spellStart"/>
      <w:r w:rsidR="005D6589" w:rsidRPr="005D6589">
        <w:rPr>
          <w:b/>
          <w:bCs/>
          <w:sz w:val="20"/>
          <w:szCs w:val="20"/>
        </w:rPr>
        <w:t>Svay</w:t>
      </w:r>
      <w:proofErr w:type="spellEnd"/>
      <w:r w:rsidR="005D6589" w:rsidRPr="005D6589">
        <w:rPr>
          <w:b/>
          <w:bCs/>
          <w:sz w:val="20"/>
          <w:szCs w:val="20"/>
        </w:rPr>
        <w:t xml:space="preserve"> </w:t>
      </w:r>
      <w:proofErr w:type="spellStart"/>
      <w:r w:rsidR="005D6589" w:rsidRPr="005D6589">
        <w:rPr>
          <w:b/>
          <w:bCs/>
          <w:sz w:val="20"/>
          <w:szCs w:val="20"/>
        </w:rPr>
        <w:t>Rieng</w:t>
      </w:r>
      <w:proofErr w:type="spellEnd"/>
      <w:r w:rsidR="005D6589" w:rsidRPr="005D6589">
        <w:rPr>
          <w:b/>
          <w:bCs/>
          <w:sz w:val="20"/>
          <w:szCs w:val="20"/>
        </w:rPr>
        <w:t xml:space="preserve">, 15 – Takeo, 16 – </w:t>
      </w:r>
      <w:proofErr w:type="spellStart"/>
      <w:r w:rsidR="005D6589" w:rsidRPr="005D6589">
        <w:rPr>
          <w:b/>
          <w:bCs/>
          <w:sz w:val="20"/>
          <w:szCs w:val="20"/>
        </w:rPr>
        <w:t>Kampot</w:t>
      </w:r>
      <w:proofErr w:type="spellEnd"/>
      <w:r w:rsidR="005D6589" w:rsidRPr="005D6589">
        <w:rPr>
          <w:b/>
          <w:bCs/>
          <w:sz w:val="20"/>
          <w:szCs w:val="20"/>
        </w:rPr>
        <w:t xml:space="preserve">, 17 – Koh Kong, 18 – </w:t>
      </w:r>
      <w:proofErr w:type="spellStart"/>
      <w:r w:rsidR="005D6589" w:rsidRPr="005D6589">
        <w:rPr>
          <w:b/>
          <w:bCs/>
          <w:sz w:val="20"/>
          <w:szCs w:val="20"/>
        </w:rPr>
        <w:t>Kep</w:t>
      </w:r>
      <w:proofErr w:type="spellEnd"/>
      <w:r w:rsidR="005D6589" w:rsidRPr="005D6589">
        <w:rPr>
          <w:b/>
          <w:bCs/>
          <w:sz w:val="20"/>
          <w:szCs w:val="20"/>
        </w:rPr>
        <w:t xml:space="preserve">, 19 – Preah Sihanouk, 20 – Battambang, 21 – </w:t>
      </w:r>
      <w:proofErr w:type="spellStart"/>
      <w:r w:rsidR="005D6589" w:rsidRPr="005D6589">
        <w:rPr>
          <w:b/>
          <w:bCs/>
          <w:sz w:val="20"/>
          <w:szCs w:val="20"/>
        </w:rPr>
        <w:t>Pailin</w:t>
      </w:r>
      <w:proofErr w:type="spellEnd"/>
      <w:r w:rsidR="005D6589" w:rsidRPr="005D6589">
        <w:rPr>
          <w:b/>
          <w:bCs/>
          <w:sz w:val="20"/>
          <w:szCs w:val="20"/>
        </w:rPr>
        <w:t xml:space="preserve">, 22 – Kampong Cham, 23 – Kandal, 24 – Phnom Penh (capital city). </w:t>
      </w:r>
      <w:r w:rsidRPr="005D6589">
        <w:rPr>
          <w:b/>
          <w:bCs/>
          <w:sz w:val="20"/>
          <w:szCs w:val="20"/>
        </w:rPr>
        <w:t xml:space="preserve"> </w:t>
      </w:r>
    </w:p>
    <w:p w14:paraId="47BC75BD" w14:textId="17E17353" w:rsidR="00D6664E" w:rsidRPr="000920A2" w:rsidRDefault="00D6664E" w:rsidP="00D6664E">
      <w:pPr>
        <w:rPr>
          <w:i/>
          <w:iCs/>
        </w:rPr>
      </w:pPr>
      <w:r w:rsidRPr="000920A2">
        <w:rPr>
          <w:i/>
          <w:iCs/>
        </w:rPr>
        <w:t>Data processing</w:t>
      </w:r>
    </w:p>
    <w:p w14:paraId="05110FED" w14:textId="579C4094" w:rsidR="00D6664E" w:rsidRDefault="00D6664E">
      <w:r w:rsidRPr="00D6664E">
        <w:t>The forest cover response</w:t>
      </w:r>
      <w:r w:rsidR="00535B36">
        <w:t xml:space="preserve"> variable</w:t>
      </w:r>
      <w:r w:rsidRPr="00D6664E">
        <w:t xml:space="preserve"> was extracted from the ESACCI product by totalling the number of pixels (1 Pixel = 0.09km</w:t>
      </w:r>
      <w:r w:rsidRPr="00D6664E">
        <w:rPr>
          <w:vertAlign w:val="superscript"/>
        </w:rPr>
        <w:t>2</w:t>
      </w:r>
      <w:r w:rsidRPr="00D6664E">
        <w:t>) in each year classified as bands 50, 60, 61, 62, 70, 71, 72, 80, 81, 82, 90, and 100 (</w:t>
      </w:r>
      <w:r w:rsidRPr="00535B36">
        <w:rPr>
          <w:highlight w:val="yellow"/>
        </w:rPr>
        <w:t>Table S4</w:t>
      </w:r>
      <w:r w:rsidRPr="00D6664E">
        <w:t xml:space="preserve">). </w:t>
      </w:r>
      <w:r w:rsidR="00535B36">
        <w:t>T</w:t>
      </w:r>
      <w:r w:rsidRPr="00D6664E">
        <w:t xml:space="preserve">he forest cover layer was stratified into forest cover per commune and forest cover per province. Forest cover data processing was done in QGIS </w:t>
      </w:r>
      <w:r w:rsidRPr="00D6664E">
        <w:fldChar w:fldCharType="begin"/>
      </w:r>
      <w:r w:rsidRPr="00D6664E">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D6664E">
        <w:fldChar w:fldCharType="separate"/>
      </w:r>
      <w:r w:rsidRPr="00D6664E">
        <w:t>(QGIS Geographic Information System v3.16)</w:t>
      </w:r>
      <w:r w:rsidRPr="00D6664E">
        <w:fldChar w:fldCharType="end"/>
      </w:r>
      <w:r w:rsidRPr="00D6664E">
        <w:t xml:space="preserve">. </w:t>
      </w:r>
      <w:r w:rsidR="00535B36">
        <w:t>P</w:t>
      </w:r>
      <w:r w:rsidRPr="00D6664E">
        <w:t>redictor variables were checked for collinearity, and if two variables in the same set had a correlation coefficient of &gt;0.6 then generally one was removed (Supporting Information)</w:t>
      </w:r>
      <w:proofErr w:type="gramStart"/>
      <w:r w:rsidRPr="00D6664E">
        <w:t xml:space="preserve">.  </w:t>
      </w:r>
      <w:proofErr w:type="gramEnd"/>
    </w:p>
    <w:p w14:paraId="2ABF225F" w14:textId="68C04F5E" w:rsidR="00D6664E" w:rsidRPr="001E05DC" w:rsidRDefault="00D6664E" w:rsidP="00D6664E">
      <w:r w:rsidRPr="001E05DC">
        <w:t xml:space="preserve">Data from the Commune Database were at the resolution of individual village, and so the selected variables (Table </w:t>
      </w:r>
      <w:r w:rsidR="00535B36">
        <w:t>1</w:t>
      </w:r>
      <w:r w:rsidRPr="001E05DC">
        <w:t>) were aggregated</w:t>
      </w:r>
      <w:r w:rsidR="004C58EB">
        <w:t xml:space="preserve"> (averaged using either mean or median, or summed)</w:t>
      </w:r>
      <w:r w:rsidRPr="001E05DC">
        <w:t xml:space="preserve"> to the commune and province level after error checking and cleaning (</w:t>
      </w:r>
      <w:r w:rsidR="004C58EB">
        <w:t xml:space="preserve">see </w:t>
      </w:r>
      <w:r w:rsidRPr="001E05DC">
        <w:t>Supporting Information</w:t>
      </w:r>
      <w:r w:rsidR="004C58EB">
        <w:t xml:space="preserve"> for details on aggregation and error checking</w:t>
      </w:r>
      <w:r w:rsidRPr="001E05DC">
        <w:t xml:space="preserve">). This resulted in between 1,317 and 1,512 communes, and 23 Provinces (excluding Phnom Penh). The number of communes changed between years due to </w:t>
      </w:r>
      <w:r w:rsidRPr="001E05DC">
        <w:lastRenderedPageBreak/>
        <w:t xml:space="preserve">administrative changes. Some variables were converted from raw values to proportional data to account for large differences in commune and province size and human population (Table </w:t>
      </w:r>
      <w:r w:rsidR="00535B36">
        <w:t>1</w:t>
      </w:r>
      <w:r w:rsidRPr="001E05DC">
        <w:t xml:space="preserve">). Data were checked for errors in R (Supporting Information, R Core Team, version 4.0). </w:t>
      </w:r>
    </w:p>
    <w:p w14:paraId="7FEBA632" w14:textId="77777777" w:rsidR="00D6664E" w:rsidRPr="000920A2" w:rsidRDefault="00D6664E" w:rsidP="00D6664E">
      <w:pPr>
        <w:rPr>
          <w:i/>
          <w:iCs/>
        </w:rPr>
      </w:pPr>
      <w:r w:rsidRPr="000920A2">
        <w:rPr>
          <w:i/>
          <w:iCs/>
        </w:rPr>
        <w:t xml:space="preserve">Modelling </w:t>
      </w:r>
    </w:p>
    <w:p w14:paraId="7DCA6B4D" w14:textId="77777777" w:rsidR="00D6664E" w:rsidRPr="001E05DC" w:rsidRDefault="00D6664E" w:rsidP="00D6664E">
      <w:r w:rsidRPr="001E05DC">
        <w:t xml:space="preserve">This analysis aimed to model the relationships between forest cover and socioeconomic variables within communes between 2007 – 2012. The results of initial commune-level modelling prompted further aggregation of the data to the province-level and models were built to investigate the relationships between forest cover and socioeconomic variables within provinces for the same </w:t>
      </w:r>
      <w:proofErr w:type="gramStart"/>
      <w:r w:rsidRPr="001E05DC">
        <w:t>time period</w:t>
      </w:r>
      <w:proofErr w:type="gramEnd"/>
      <w:r w:rsidRPr="001E05DC">
        <w:t xml:space="preserve">. </w:t>
      </w:r>
    </w:p>
    <w:p w14:paraId="59835B50" w14:textId="77777777" w:rsidR="00D6664E" w:rsidRPr="000920A2" w:rsidRDefault="00D6664E" w:rsidP="000920A2">
      <w:pPr>
        <w:rPr>
          <w:u w:val="single"/>
        </w:rPr>
      </w:pPr>
      <w:r w:rsidRPr="000920A2">
        <w:rPr>
          <w:u w:val="single"/>
        </w:rPr>
        <w:t>Commune-level models</w:t>
      </w:r>
    </w:p>
    <w:p w14:paraId="1F52ED19" w14:textId="6AF32006" w:rsidR="00D6664E" w:rsidRPr="001E05DC" w:rsidRDefault="00D6664E" w:rsidP="00D6664E">
      <w:r w:rsidRPr="001E05DC">
        <w:t xml:space="preserve">Generalised linear mixed models (GLMM) with Poisson errors were </w:t>
      </w:r>
      <w:r w:rsidR="00535B36">
        <w:t>built</w:t>
      </w:r>
      <w:r w:rsidRPr="001E05DC">
        <w:t xml:space="preserve"> with commune nested within province as random intercept terms to account for repeat measurements and the hierarchical data structure, and year as a random slope term to account for temporal autocorrelation </w:t>
      </w:r>
      <w:r w:rsidRPr="001E05DC">
        <w:fldChar w:fldCharType="begin"/>
      </w:r>
      <w:r w:rsidR="000359C7">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Pr="001E05DC">
        <w:fldChar w:fldCharType="separate"/>
      </w:r>
      <w:r w:rsidR="000359C7" w:rsidRPr="000359C7">
        <w:rPr>
          <w:rFonts w:ascii="Calibri" w:hAnsi="Calibri" w:cs="Calibri"/>
        </w:rPr>
        <w:t>(Zuur et al. 2009)</w:t>
      </w:r>
      <w:r w:rsidRPr="001E05DC">
        <w:fldChar w:fldCharType="end"/>
      </w:r>
      <w:r w:rsidRPr="001E05DC">
        <w:t>. The natural logarithm of commune area (km</w:t>
      </w:r>
      <w:r w:rsidRPr="001E05DC">
        <w:rPr>
          <w:vertAlign w:val="superscript"/>
        </w:rPr>
        <w:t>2</w:t>
      </w:r>
      <w:r w:rsidRPr="001E05DC">
        <w:t>) was used as an offset term in all models to account for large variation in commune size. Due to the large number of available predictor variables, maximal within-set models were run first for each of the 8 variable sets (</w:t>
      </w:r>
      <w:r w:rsidRPr="00535B36">
        <w:rPr>
          <w:highlight w:val="yellow"/>
        </w:rPr>
        <w:t>Table S8</w:t>
      </w:r>
      <w:r w:rsidRPr="001E05DC">
        <w:t>), and variables with no effect were dropped. Simplified models were compared with maximal models using likelihood ratio tests and analysis of variance tests. If a variable set had only one variable, this was automatically taken forward. Because assessment of term significance in GLMMs is complex, predictions and plots were made for all terms before being dropped to ensure noteworthy effects were not being missed. This process resulted in a final set of 13 variables which were used to create a candidate set of 10 models (</w:t>
      </w:r>
      <w:r w:rsidRPr="00535B36">
        <w:rPr>
          <w:highlight w:val="yellow"/>
        </w:rPr>
        <w:t>Table S19</w:t>
      </w:r>
      <w:r w:rsidRPr="001E05DC">
        <w:t xml:space="preserve">). Following an information theoretic approach </w:t>
      </w:r>
      <w:r w:rsidRPr="001E05DC">
        <w:fldChar w:fldCharType="begin"/>
      </w:r>
      <w:r w:rsidR="000359C7">
        <w:instrText xml:space="preserve"> ADDIN ZOTERO_ITEM CSL_CITATION {"citationID":"8ICFBCn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0359C7" w:rsidRPr="000359C7">
        <w:rPr>
          <w:rFonts w:ascii="Calibri" w:hAnsi="Calibri" w:cs="Calibri"/>
        </w:rPr>
        <w:t>(Burnham &amp; Anderson 2007)</w:t>
      </w:r>
      <w:r w:rsidRPr="001E05DC">
        <w:fldChar w:fldCharType="end"/>
      </w:r>
      <w:r w:rsidRPr="001E05DC">
        <w:t xml:space="preserve"> models were compared via AIC to select the top model or models. The resulting final model fit was assessed via diagnostic plots (residuals versus fitted, quantile-quantile of random effects, Supporting Information, </w:t>
      </w:r>
      <w:r w:rsidRPr="001E05DC">
        <w:fldChar w:fldCharType="begin"/>
      </w:r>
      <w:r w:rsidRPr="001E05DC">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1E05DC">
        <w:fldChar w:fldCharType="separate"/>
      </w:r>
      <w:r w:rsidRPr="001E05DC">
        <w:t>Harrison et al (2018)</w:t>
      </w:r>
      <w:r w:rsidRPr="001E05DC">
        <w:fldChar w:fldCharType="end"/>
      </w:r>
      <w:r w:rsidRPr="001E05DC">
        <w:t>).  Marginal (fixed effects only) and conditional (fixed and random effects) pseudo-R</w:t>
      </w:r>
      <w:r w:rsidRPr="001E05DC">
        <w:rPr>
          <w:vertAlign w:val="superscript"/>
        </w:rPr>
        <w:t>2</w:t>
      </w:r>
      <w:r w:rsidRPr="001E05DC">
        <w:t xml:space="preserve"> values were calculated based on </w:t>
      </w:r>
      <w:r w:rsidRPr="001E05DC">
        <w:fldChar w:fldCharType="begin"/>
      </w:r>
      <w:r w:rsidRPr="001E05DC">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Pr="001E05DC">
        <w:fldChar w:fldCharType="separate"/>
      </w:r>
      <w:r w:rsidRPr="001E05DC">
        <w:t>Nakagawa &amp; Schielzeth (2017)</w:t>
      </w:r>
      <w:r w:rsidRPr="001E05DC">
        <w:fldChar w:fldCharType="end"/>
      </w:r>
      <w:r w:rsidRPr="001E05DC">
        <w:t xml:space="preserve"> using the R package ‘</w:t>
      </w:r>
      <w:proofErr w:type="spellStart"/>
      <w:r w:rsidRPr="001E05DC">
        <w:t>MuMIn</w:t>
      </w:r>
      <w:proofErr w:type="spellEnd"/>
      <w:r w:rsidRPr="001E05DC">
        <w:t xml:space="preserve">’ </w:t>
      </w:r>
      <w:r w:rsidRPr="001E05DC">
        <w:fldChar w:fldCharType="begin"/>
      </w:r>
      <w:r w:rsidR="000359C7">
        <w:instrText xml:space="preserve"> ADDIN ZOTERO_ITEM CSL_CITATION {"citationID":"aNENcyHk","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000359C7" w:rsidRPr="000359C7">
        <w:rPr>
          <w:rFonts w:ascii="Calibri" w:hAnsi="Calibri" w:cs="Calibri"/>
          <w:szCs w:val="24"/>
        </w:rPr>
        <w:t>(</w:t>
      </w:r>
      <w:proofErr w:type="spellStart"/>
      <w:r w:rsidR="000359C7" w:rsidRPr="000359C7">
        <w:rPr>
          <w:rFonts w:ascii="Calibri" w:hAnsi="Calibri" w:cs="Calibri"/>
          <w:szCs w:val="24"/>
        </w:rPr>
        <w:t>Bartoń</w:t>
      </w:r>
      <w:proofErr w:type="spellEnd"/>
      <w:r w:rsidR="000359C7" w:rsidRPr="000359C7">
        <w:rPr>
          <w:rFonts w:ascii="Calibri" w:hAnsi="Calibri" w:cs="Calibri"/>
          <w:szCs w:val="24"/>
        </w:rPr>
        <w:t xml:space="preserve"> 2020)</w:t>
      </w:r>
      <w:r w:rsidRPr="001E05DC">
        <w:fldChar w:fldCharType="end"/>
      </w:r>
      <w:r w:rsidRPr="001E05DC">
        <w:t>. To investigate the variation in effects between provinces, predictions were made for each variable within each commune and the 50% quantile from all commune-level predictions within each province was extracted as the provincial me</w:t>
      </w:r>
      <w:r w:rsidR="004C58EB">
        <w:t>dian</w:t>
      </w:r>
      <w:r w:rsidRPr="001E05DC">
        <w:t xml:space="preserve"> prediction. </w:t>
      </w:r>
    </w:p>
    <w:p w14:paraId="4B5E942D" w14:textId="18FD7A0E" w:rsidR="00D6664E" w:rsidRPr="000920A2" w:rsidRDefault="00D6664E" w:rsidP="00D6664E">
      <w:pPr>
        <w:rPr>
          <w:u w:val="single"/>
        </w:rPr>
      </w:pPr>
      <w:r w:rsidRPr="000920A2">
        <w:rPr>
          <w:u w:val="single"/>
        </w:rPr>
        <w:t>Province-level models</w:t>
      </w:r>
    </w:p>
    <w:p w14:paraId="06674FC1" w14:textId="112C4022" w:rsidR="00D6664E" w:rsidRPr="001E05DC" w:rsidRDefault="00D6664E" w:rsidP="00D6664E">
      <w:r w:rsidRPr="001E05DC">
        <w:t xml:space="preserve">The same GLMM model formulation was used for the province-level models except that commune was removed from the random effects structure. Based on provincial-level histograms of predictor variables, 14 predictors were converted to categorical variables by splitting the data by the mean, resulting in “high” and “low” values (Table </w:t>
      </w:r>
      <w:r w:rsidR="00535B36">
        <w:t>1</w:t>
      </w:r>
      <w:r w:rsidRPr="001E05DC">
        <w:t>). Following an information theoretic approach, a candidate set of models was created (</w:t>
      </w:r>
      <w:r w:rsidRPr="00535B36">
        <w:rPr>
          <w:highlight w:val="yellow"/>
        </w:rPr>
        <w:t xml:space="preserve">Table </w:t>
      </w:r>
      <w:proofErr w:type="spellStart"/>
      <w:r w:rsidRPr="00535B36">
        <w:rPr>
          <w:highlight w:val="yellow"/>
        </w:rPr>
        <w:t>Sx</w:t>
      </w:r>
      <w:proofErr w:type="spellEnd"/>
      <w:r w:rsidRPr="001E05DC">
        <w:t>) and model comparison was done using AIC.</w:t>
      </w:r>
    </w:p>
    <w:p w14:paraId="446B4494" w14:textId="77777777" w:rsidR="00D6664E" w:rsidRPr="000920A2" w:rsidRDefault="00D6664E" w:rsidP="00D6664E">
      <w:r w:rsidRPr="000920A2">
        <w:rPr>
          <w:i/>
          <w:iCs/>
        </w:rPr>
        <w:t>Cluster analysis</w:t>
      </w:r>
    </w:p>
    <w:p w14:paraId="6232B4B6" w14:textId="31E783A3" w:rsidR="00D6664E" w:rsidRPr="001E05DC" w:rsidRDefault="00D6664E" w:rsidP="00D6664E">
      <w:r w:rsidRPr="001E05DC">
        <w:t xml:space="preserve">Agglomerative clustering was conducted to create a typology for provinces based on the socioeconomic variables </w:t>
      </w:r>
      <w:r w:rsidR="00515BD5">
        <w:t>in Table 2 (excluding control variables)</w:t>
      </w:r>
      <w:r w:rsidRPr="001E05DC">
        <w:t>. Several agglomerative clustering approaches were assessed. These were single linkage, complete linkage, unweighted pair-group using arithmetic averages (UPGMA), unweighted pair-group using centroids (UPGMC), Ward’s minimum variance, and flexible clustering. The methods were compared using cophenetic correlation and Gower distance metrics, and the appropriate number of clusters (</w:t>
      </w:r>
      <w:r w:rsidRPr="00535B36">
        <w:rPr>
          <w:i/>
          <w:iCs/>
        </w:rPr>
        <w:t>k</w:t>
      </w:r>
      <w:r w:rsidRPr="001E05DC">
        <w:t xml:space="preserve">) was selected </w:t>
      </w:r>
      <w:r w:rsidRPr="001E05DC">
        <w:lastRenderedPageBreak/>
        <w:t xml:space="preserve">using the matrix correlation statistics </w:t>
      </w:r>
      <w:r w:rsidRPr="001E05DC">
        <w:fldChar w:fldCharType="begin"/>
      </w:r>
      <w:r w:rsidR="000359C7">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1E05DC">
        <w:fldChar w:fldCharType="separate"/>
      </w:r>
      <w:r w:rsidR="000359C7" w:rsidRPr="000359C7">
        <w:rPr>
          <w:rFonts w:ascii="Calibri" w:hAnsi="Calibri" w:cs="Calibri"/>
        </w:rPr>
        <w:t>(Borcard et al. 2018)</w:t>
      </w:r>
      <w:r w:rsidRPr="001E05DC">
        <w:fldChar w:fldCharType="end"/>
      </w:r>
      <w:r w:rsidRPr="001E05DC">
        <w:t xml:space="preserve">. The capital city of Phnom Penh, which is technically a </w:t>
      </w:r>
      <w:proofErr w:type="gramStart"/>
      <w:r w:rsidRPr="001E05DC">
        <w:t>province in itself, was</w:t>
      </w:r>
      <w:proofErr w:type="gramEnd"/>
      <w:r w:rsidRPr="001E05DC">
        <w:t xml:space="preserve"> removed prior to clustering because it has extreme values for many of the variables and is thus an outlier that affects the clustering. </w:t>
      </w:r>
    </w:p>
    <w:p w14:paraId="702A8863" w14:textId="77777777" w:rsidR="00D6664E" w:rsidRDefault="00D6664E"/>
    <w:p w14:paraId="2B1DFFCE" w14:textId="38EB4187" w:rsidR="00D6664E" w:rsidRDefault="00D6664E"/>
    <w:p w14:paraId="343D9AA8" w14:textId="3A62E4DD" w:rsidR="00D6664E" w:rsidRDefault="00D6664E"/>
    <w:p w14:paraId="7EF2D736" w14:textId="45372628" w:rsidR="00D6664E" w:rsidRDefault="00D6664E"/>
    <w:p w14:paraId="6FBFA9F7" w14:textId="26E855FA" w:rsidR="00D6664E" w:rsidRDefault="00D6664E"/>
    <w:p w14:paraId="3A372B5E" w14:textId="71877CED" w:rsidR="00D6664E" w:rsidRDefault="00D6664E"/>
    <w:p w14:paraId="113B0DA0" w14:textId="77777777" w:rsidR="00D6664E" w:rsidRDefault="00D6664E">
      <w:pPr>
        <w:sectPr w:rsidR="00D6664E">
          <w:pgSz w:w="11906" w:h="16838"/>
          <w:pgMar w:top="1440" w:right="1440" w:bottom="1440" w:left="1440" w:header="708" w:footer="708" w:gutter="0"/>
          <w:cols w:space="708"/>
          <w:docGrid w:linePitch="360"/>
        </w:sectPr>
      </w:pPr>
    </w:p>
    <w:p w14:paraId="21866016" w14:textId="2AB18EB3" w:rsidR="00D6664E" w:rsidRPr="001E05DC" w:rsidRDefault="00D6664E" w:rsidP="00D6664E">
      <w:pPr>
        <w:rPr>
          <w:b/>
          <w:bCs/>
        </w:rPr>
      </w:pPr>
      <w:r w:rsidRPr="001E05DC">
        <w:rPr>
          <w:b/>
          <w:bCs/>
        </w:rPr>
        <w:lastRenderedPageBreak/>
        <w:t xml:space="preserve">Table </w:t>
      </w:r>
      <w:r w:rsidR="000920A2">
        <w:rPr>
          <w:b/>
          <w:bCs/>
        </w:rPr>
        <w:t>1</w:t>
      </w:r>
      <w:r w:rsidRPr="001E05DC">
        <w:rPr>
          <w:b/>
          <w:bCs/>
        </w:rPr>
        <w:t xml:space="preserve">. Variables selected for the socioeconomic </w:t>
      </w:r>
      <w:r w:rsidR="004C58EB">
        <w:rPr>
          <w:b/>
          <w:bCs/>
        </w:rPr>
        <w:t>models</w:t>
      </w:r>
      <w:r w:rsidR="00515BD5">
        <w:rPr>
          <w:b/>
          <w:bCs/>
        </w:rPr>
        <w:t xml:space="preserve"> and the transformations done for the modelling</w:t>
      </w:r>
      <w:r w:rsidRPr="001E05DC">
        <w:rPr>
          <w:b/>
          <w:bCs/>
        </w:rPr>
        <w:t>.</w:t>
      </w:r>
      <w:r w:rsidR="004C58EB">
        <w:rPr>
          <w:b/>
          <w:bCs/>
        </w:rPr>
        <w:t xml:space="preserve"> Variables with a * indicate they were included in the cluster analysis.</w:t>
      </w:r>
      <w:r w:rsidRPr="001E05DC">
        <w:rPr>
          <w:b/>
          <w:bCs/>
        </w:rPr>
        <w:t xml:space="preserve"> Variables range from 2007 – 20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2977"/>
        <w:gridCol w:w="2126"/>
        <w:gridCol w:w="4309"/>
      </w:tblGrid>
      <w:tr w:rsidR="00D6664E" w:rsidRPr="001E05DC" w14:paraId="458B49BD" w14:textId="77777777" w:rsidTr="001A26A3">
        <w:tc>
          <w:tcPr>
            <w:tcW w:w="1843" w:type="dxa"/>
            <w:tcBorders>
              <w:top w:val="single" w:sz="12" w:space="0" w:color="auto"/>
              <w:bottom w:val="single" w:sz="12" w:space="0" w:color="auto"/>
            </w:tcBorders>
          </w:tcPr>
          <w:p w14:paraId="3B20DEDE" w14:textId="77777777" w:rsidR="00D6664E" w:rsidRPr="001E05DC" w:rsidRDefault="00D6664E" w:rsidP="001A26A3">
            <w:pPr>
              <w:spacing w:after="160" w:line="259" w:lineRule="auto"/>
              <w:rPr>
                <w:b/>
                <w:bCs/>
              </w:rPr>
            </w:pPr>
            <w:r w:rsidRPr="001E05DC">
              <w:rPr>
                <w:b/>
                <w:bCs/>
              </w:rPr>
              <w:t>Set</w:t>
            </w:r>
          </w:p>
        </w:tc>
        <w:tc>
          <w:tcPr>
            <w:tcW w:w="2693" w:type="dxa"/>
            <w:tcBorders>
              <w:top w:val="single" w:sz="12" w:space="0" w:color="auto"/>
              <w:bottom w:val="single" w:sz="12" w:space="0" w:color="auto"/>
            </w:tcBorders>
          </w:tcPr>
          <w:p w14:paraId="7712D14C" w14:textId="77777777" w:rsidR="00D6664E" w:rsidRPr="001E05DC" w:rsidRDefault="00D6664E" w:rsidP="001A26A3">
            <w:pPr>
              <w:spacing w:after="160" w:line="259" w:lineRule="auto"/>
              <w:rPr>
                <w:b/>
                <w:bCs/>
              </w:rPr>
            </w:pPr>
            <w:r w:rsidRPr="001E05DC">
              <w:rPr>
                <w:b/>
                <w:bCs/>
              </w:rPr>
              <w:t>Variable</w:t>
            </w:r>
          </w:p>
        </w:tc>
        <w:tc>
          <w:tcPr>
            <w:tcW w:w="2977" w:type="dxa"/>
            <w:tcBorders>
              <w:top w:val="single" w:sz="12" w:space="0" w:color="auto"/>
              <w:bottom w:val="single" w:sz="12" w:space="0" w:color="auto"/>
            </w:tcBorders>
          </w:tcPr>
          <w:p w14:paraId="27F44AF8" w14:textId="77777777" w:rsidR="00D6664E" w:rsidRPr="001E05DC" w:rsidRDefault="00D6664E" w:rsidP="001A26A3">
            <w:pPr>
              <w:spacing w:after="160" w:line="259" w:lineRule="auto"/>
              <w:rPr>
                <w:b/>
                <w:bCs/>
              </w:rPr>
            </w:pPr>
            <w:r w:rsidRPr="001E05DC">
              <w:rPr>
                <w:b/>
                <w:bCs/>
              </w:rPr>
              <w:t>Transformation for analysis</w:t>
            </w:r>
          </w:p>
        </w:tc>
        <w:tc>
          <w:tcPr>
            <w:tcW w:w="2126" w:type="dxa"/>
            <w:tcBorders>
              <w:top w:val="single" w:sz="12" w:space="0" w:color="auto"/>
              <w:bottom w:val="single" w:sz="12" w:space="0" w:color="auto"/>
            </w:tcBorders>
          </w:tcPr>
          <w:p w14:paraId="61ECD765" w14:textId="77777777" w:rsidR="00D6664E" w:rsidRPr="001E05DC" w:rsidRDefault="00D6664E" w:rsidP="001A26A3">
            <w:pPr>
              <w:spacing w:after="160" w:line="259" w:lineRule="auto"/>
              <w:rPr>
                <w:b/>
                <w:bCs/>
              </w:rPr>
            </w:pPr>
            <w:r w:rsidRPr="001E05DC">
              <w:rPr>
                <w:b/>
                <w:bCs/>
              </w:rPr>
              <w:t>Province-level class</w:t>
            </w:r>
          </w:p>
        </w:tc>
        <w:tc>
          <w:tcPr>
            <w:tcW w:w="4309" w:type="dxa"/>
            <w:tcBorders>
              <w:top w:val="single" w:sz="12" w:space="0" w:color="auto"/>
              <w:bottom w:val="single" w:sz="12" w:space="0" w:color="auto"/>
            </w:tcBorders>
          </w:tcPr>
          <w:p w14:paraId="56102C96" w14:textId="77777777" w:rsidR="00D6664E" w:rsidRPr="001E05DC" w:rsidRDefault="00D6664E" w:rsidP="001A26A3">
            <w:pPr>
              <w:spacing w:after="160" w:line="259" w:lineRule="auto"/>
              <w:rPr>
                <w:b/>
                <w:bCs/>
              </w:rPr>
            </w:pPr>
            <w:r w:rsidRPr="001E05DC">
              <w:rPr>
                <w:b/>
                <w:bCs/>
              </w:rPr>
              <w:t>Details</w:t>
            </w:r>
          </w:p>
        </w:tc>
      </w:tr>
      <w:tr w:rsidR="00D6664E" w:rsidRPr="001E05DC" w14:paraId="50B9E2F4" w14:textId="77777777" w:rsidTr="001A26A3">
        <w:tc>
          <w:tcPr>
            <w:tcW w:w="1843" w:type="dxa"/>
            <w:tcBorders>
              <w:top w:val="single" w:sz="12" w:space="0" w:color="auto"/>
            </w:tcBorders>
          </w:tcPr>
          <w:p w14:paraId="0B98A9EF" w14:textId="77777777" w:rsidR="00D6664E" w:rsidRPr="001E05DC" w:rsidRDefault="00D6664E" w:rsidP="001A26A3">
            <w:pPr>
              <w:spacing w:after="160" w:line="259" w:lineRule="auto"/>
            </w:pPr>
            <w:r w:rsidRPr="001E05DC">
              <w:t>Demographics</w:t>
            </w:r>
          </w:p>
        </w:tc>
        <w:tc>
          <w:tcPr>
            <w:tcW w:w="2693" w:type="dxa"/>
            <w:tcBorders>
              <w:top w:val="single" w:sz="12" w:space="0" w:color="auto"/>
            </w:tcBorders>
          </w:tcPr>
          <w:p w14:paraId="7ABBFA3B" w14:textId="7F2A0F9C" w:rsidR="00D6664E" w:rsidRPr="001E05DC" w:rsidRDefault="00D6664E" w:rsidP="001A26A3">
            <w:pPr>
              <w:spacing w:after="160" w:line="259" w:lineRule="auto"/>
            </w:pPr>
            <w:r w:rsidRPr="001E05DC">
              <w:t>Total population</w:t>
            </w:r>
            <w:r w:rsidR="004C58EB">
              <w:t>*</w:t>
            </w:r>
          </w:p>
        </w:tc>
        <w:tc>
          <w:tcPr>
            <w:tcW w:w="2977" w:type="dxa"/>
            <w:tcBorders>
              <w:top w:val="single" w:sz="12" w:space="0" w:color="auto"/>
            </w:tcBorders>
          </w:tcPr>
          <w:p w14:paraId="187BA36B" w14:textId="77777777" w:rsidR="00D6664E" w:rsidRPr="001E05DC" w:rsidRDefault="00D6664E" w:rsidP="001A26A3">
            <w:pPr>
              <w:spacing w:after="160" w:line="259" w:lineRule="auto"/>
            </w:pPr>
          </w:p>
        </w:tc>
        <w:tc>
          <w:tcPr>
            <w:tcW w:w="2126" w:type="dxa"/>
            <w:tcBorders>
              <w:top w:val="single" w:sz="12" w:space="0" w:color="auto"/>
            </w:tcBorders>
          </w:tcPr>
          <w:p w14:paraId="5A390E9F" w14:textId="77777777" w:rsidR="00D6664E" w:rsidRPr="001E05DC" w:rsidRDefault="00D6664E" w:rsidP="001A26A3">
            <w:pPr>
              <w:spacing w:after="160" w:line="259" w:lineRule="auto"/>
            </w:pPr>
            <w:r w:rsidRPr="001E05DC">
              <w:t>NA</w:t>
            </w:r>
          </w:p>
        </w:tc>
        <w:tc>
          <w:tcPr>
            <w:tcW w:w="4309" w:type="dxa"/>
            <w:tcBorders>
              <w:top w:val="single" w:sz="12" w:space="0" w:color="auto"/>
            </w:tcBorders>
          </w:tcPr>
          <w:p w14:paraId="59F2BFEE" w14:textId="77777777" w:rsidR="00D6664E" w:rsidRPr="001E05DC" w:rsidRDefault="00D6664E" w:rsidP="001A26A3">
            <w:pPr>
              <w:spacing w:after="160" w:line="259" w:lineRule="auto"/>
            </w:pPr>
            <w:r w:rsidRPr="001E05DC">
              <w:t>Includes women, men, and children of all ages</w:t>
            </w:r>
          </w:p>
        </w:tc>
      </w:tr>
      <w:tr w:rsidR="00D6664E" w:rsidRPr="001E05DC" w14:paraId="3E36A5CF" w14:textId="77777777" w:rsidTr="001A26A3">
        <w:tc>
          <w:tcPr>
            <w:tcW w:w="1843" w:type="dxa"/>
          </w:tcPr>
          <w:p w14:paraId="06448E26" w14:textId="77777777" w:rsidR="00D6664E" w:rsidRPr="001E05DC" w:rsidRDefault="00D6664E" w:rsidP="001A26A3">
            <w:pPr>
              <w:spacing w:after="160" w:line="259" w:lineRule="auto"/>
            </w:pPr>
          </w:p>
        </w:tc>
        <w:tc>
          <w:tcPr>
            <w:tcW w:w="2693" w:type="dxa"/>
          </w:tcPr>
          <w:p w14:paraId="0F0E03AD" w14:textId="25111AB9" w:rsidR="00D6664E" w:rsidRPr="001E05DC" w:rsidRDefault="00D6664E" w:rsidP="001A26A3">
            <w:pPr>
              <w:spacing w:after="160" w:line="259" w:lineRule="auto"/>
            </w:pPr>
            <w:r w:rsidRPr="001E05DC">
              <w:t>Population density</w:t>
            </w:r>
            <w:r w:rsidR="004C58EB">
              <w:t>*</w:t>
            </w:r>
          </w:p>
        </w:tc>
        <w:tc>
          <w:tcPr>
            <w:tcW w:w="2977" w:type="dxa"/>
          </w:tcPr>
          <w:p w14:paraId="27AFBC58" w14:textId="77777777" w:rsidR="00D6664E" w:rsidRPr="001E05DC" w:rsidRDefault="00D6664E" w:rsidP="001A26A3">
            <w:pPr>
              <w:spacing w:after="160" w:line="259" w:lineRule="auto"/>
            </w:pPr>
          </w:p>
        </w:tc>
        <w:tc>
          <w:tcPr>
            <w:tcW w:w="2126" w:type="dxa"/>
          </w:tcPr>
          <w:p w14:paraId="1BD95429" w14:textId="77777777" w:rsidR="00D6664E" w:rsidRPr="001E05DC" w:rsidRDefault="00D6664E" w:rsidP="001A26A3">
            <w:pPr>
              <w:spacing w:after="160" w:line="259" w:lineRule="auto"/>
            </w:pPr>
          </w:p>
        </w:tc>
        <w:tc>
          <w:tcPr>
            <w:tcW w:w="4309" w:type="dxa"/>
          </w:tcPr>
          <w:p w14:paraId="7B7E7AB7" w14:textId="77777777" w:rsidR="00D6664E" w:rsidRPr="001E05DC" w:rsidRDefault="00D6664E" w:rsidP="001A26A3">
            <w:pPr>
              <w:spacing w:after="160" w:line="259" w:lineRule="auto"/>
            </w:pPr>
          </w:p>
        </w:tc>
      </w:tr>
      <w:tr w:rsidR="00D6664E" w:rsidRPr="001E05DC" w14:paraId="6881E709" w14:textId="77777777" w:rsidTr="001A26A3">
        <w:tc>
          <w:tcPr>
            <w:tcW w:w="1843" w:type="dxa"/>
            <w:tcBorders>
              <w:bottom w:val="single" w:sz="6" w:space="0" w:color="auto"/>
            </w:tcBorders>
          </w:tcPr>
          <w:p w14:paraId="5183BC42" w14:textId="77777777" w:rsidR="00D6664E" w:rsidRPr="001E05DC" w:rsidRDefault="00D6664E" w:rsidP="001A26A3">
            <w:pPr>
              <w:spacing w:after="160" w:line="259" w:lineRule="auto"/>
            </w:pPr>
          </w:p>
        </w:tc>
        <w:tc>
          <w:tcPr>
            <w:tcW w:w="2693" w:type="dxa"/>
            <w:tcBorders>
              <w:bottom w:val="single" w:sz="6" w:space="0" w:color="auto"/>
            </w:tcBorders>
          </w:tcPr>
          <w:p w14:paraId="45DA0372" w14:textId="04DCC8D4" w:rsidR="00D6664E" w:rsidRPr="001E05DC" w:rsidRDefault="00D6664E" w:rsidP="001A26A3">
            <w:pPr>
              <w:spacing w:after="160" w:line="259" w:lineRule="auto"/>
            </w:pPr>
            <w:r w:rsidRPr="001E05DC">
              <w:t>Number indigenous</w:t>
            </w:r>
            <w:r w:rsidR="004C58EB">
              <w:t>*</w:t>
            </w:r>
            <w:r w:rsidRPr="001E05DC">
              <w:t xml:space="preserve"> </w:t>
            </w:r>
          </w:p>
        </w:tc>
        <w:tc>
          <w:tcPr>
            <w:tcW w:w="2977" w:type="dxa"/>
            <w:tcBorders>
              <w:bottom w:val="single" w:sz="6" w:space="0" w:color="auto"/>
            </w:tcBorders>
          </w:tcPr>
          <w:p w14:paraId="57C31397" w14:textId="77777777" w:rsidR="00D6664E" w:rsidRPr="001E05DC" w:rsidRDefault="00D6664E" w:rsidP="001A26A3">
            <w:pPr>
              <w:spacing w:after="160" w:line="259" w:lineRule="auto"/>
            </w:pPr>
            <w:r w:rsidRPr="001E05DC">
              <w:t>Proportion of total population</w:t>
            </w:r>
          </w:p>
        </w:tc>
        <w:tc>
          <w:tcPr>
            <w:tcW w:w="2126" w:type="dxa"/>
            <w:tcBorders>
              <w:bottom w:val="single" w:sz="6" w:space="0" w:color="auto"/>
            </w:tcBorders>
          </w:tcPr>
          <w:p w14:paraId="71D36643"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56071372" w14:textId="21FCA612" w:rsidR="00D6664E" w:rsidRPr="001E05DC" w:rsidRDefault="00D6664E" w:rsidP="001A26A3">
            <w:pPr>
              <w:spacing w:after="160" w:line="259" w:lineRule="auto"/>
            </w:pPr>
            <w:r w:rsidRPr="001E05DC">
              <w:t>Total number of people who are indigenous/ethnic minority</w:t>
            </w:r>
            <w:r w:rsidR="00515BD5">
              <w:t xml:space="preserve"> (non-Khmer, as defined by the RGC)</w:t>
            </w:r>
          </w:p>
        </w:tc>
      </w:tr>
      <w:tr w:rsidR="00D6664E" w:rsidRPr="001E05DC" w14:paraId="2C82E758" w14:textId="77777777" w:rsidTr="001A26A3">
        <w:tc>
          <w:tcPr>
            <w:tcW w:w="1843" w:type="dxa"/>
            <w:tcBorders>
              <w:top w:val="single" w:sz="6" w:space="0" w:color="auto"/>
              <w:bottom w:val="single" w:sz="6" w:space="0" w:color="auto"/>
            </w:tcBorders>
          </w:tcPr>
          <w:p w14:paraId="5A893051" w14:textId="77777777" w:rsidR="00D6664E" w:rsidRPr="001E05DC" w:rsidRDefault="00D6664E" w:rsidP="001A26A3">
            <w:pPr>
              <w:spacing w:after="160" w:line="259" w:lineRule="auto"/>
            </w:pPr>
            <w:r w:rsidRPr="001E05DC">
              <w:t>Education</w:t>
            </w:r>
          </w:p>
        </w:tc>
        <w:tc>
          <w:tcPr>
            <w:tcW w:w="2693" w:type="dxa"/>
            <w:tcBorders>
              <w:top w:val="single" w:sz="6" w:space="0" w:color="auto"/>
              <w:bottom w:val="single" w:sz="6" w:space="0" w:color="auto"/>
            </w:tcBorders>
          </w:tcPr>
          <w:p w14:paraId="5C0F6A6B" w14:textId="1C3AFD68" w:rsidR="00D6664E" w:rsidRPr="001E05DC" w:rsidRDefault="00D6664E" w:rsidP="001A26A3">
            <w:pPr>
              <w:spacing w:after="160" w:line="259" w:lineRule="auto"/>
            </w:pPr>
            <w:r w:rsidRPr="001E05DC">
              <w:t>Males aged 6 – 24 in school</w:t>
            </w:r>
            <w:r w:rsidR="004C58EB">
              <w:t>*</w:t>
            </w:r>
          </w:p>
        </w:tc>
        <w:tc>
          <w:tcPr>
            <w:tcW w:w="2977" w:type="dxa"/>
            <w:tcBorders>
              <w:top w:val="single" w:sz="6" w:space="0" w:color="auto"/>
              <w:bottom w:val="single" w:sz="6" w:space="0" w:color="auto"/>
            </w:tcBorders>
          </w:tcPr>
          <w:p w14:paraId="5672604A" w14:textId="77777777" w:rsidR="00D6664E" w:rsidRPr="001E05DC" w:rsidRDefault="00D6664E" w:rsidP="001A26A3">
            <w:pPr>
              <w:spacing w:after="160" w:line="259" w:lineRule="auto"/>
            </w:pPr>
            <w:r w:rsidRPr="001E05DC">
              <w:t>Proportion of total number of males aged 6 - 24</w:t>
            </w:r>
          </w:p>
        </w:tc>
        <w:tc>
          <w:tcPr>
            <w:tcW w:w="2126" w:type="dxa"/>
            <w:tcBorders>
              <w:top w:val="single" w:sz="6" w:space="0" w:color="auto"/>
              <w:bottom w:val="single" w:sz="6" w:space="0" w:color="auto"/>
            </w:tcBorders>
          </w:tcPr>
          <w:p w14:paraId="7CE4D36A" w14:textId="77777777" w:rsidR="00D6664E" w:rsidRPr="001E05DC" w:rsidRDefault="00D6664E" w:rsidP="001A26A3">
            <w:pPr>
              <w:spacing w:after="160" w:line="259" w:lineRule="auto"/>
            </w:pPr>
          </w:p>
        </w:tc>
        <w:tc>
          <w:tcPr>
            <w:tcW w:w="4309" w:type="dxa"/>
            <w:tcBorders>
              <w:top w:val="single" w:sz="6" w:space="0" w:color="auto"/>
              <w:bottom w:val="single" w:sz="6" w:space="0" w:color="auto"/>
            </w:tcBorders>
          </w:tcPr>
          <w:p w14:paraId="718F9638" w14:textId="77777777" w:rsidR="00D6664E" w:rsidRPr="001E05DC" w:rsidRDefault="00D6664E" w:rsidP="001A26A3">
            <w:pPr>
              <w:spacing w:after="160" w:line="259" w:lineRule="auto"/>
            </w:pPr>
            <w:r w:rsidRPr="001E05DC">
              <w:t>Number of males aged 6 - 24 in full time education</w:t>
            </w:r>
          </w:p>
        </w:tc>
      </w:tr>
      <w:tr w:rsidR="00D6664E" w:rsidRPr="001E05DC" w14:paraId="2CFF4035" w14:textId="77777777" w:rsidTr="001A26A3">
        <w:tc>
          <w:tcPr>
            <w:tcW w:w="1843" w:type="dxa"/>
            <w:tcBorders>
              <w:top w:val="single" w:sz="6" w:space="0" w:color="auto"/>
            </w:tcBorders>
          </w:tcPr>
          <w:p w14:paraId="34F1DE55" w14:textId="77777777" w:rsidR="00D6664E" w:rsidRPr="001E05DC" w:rsidRDefault="00D6664E" w:rsidP="001A26A3">
            <w:pPr>
              <w:spacing w:after="160" w:line="259" w:lineRule="auto"/>
            </w:pPr>
            <w:r w:rsidRPr="001E05DC">
              <w:t>Employment</w:t>
            </w:r>
          </w:p>
        </w:tc>
        <w:tc>
          <w:tcPr>
            <w:tcW w:w="2693" w:type="dxa"/>
            <w:tcBorders>
              <w:top w:val="single" w:sz="6" w:space="0" w:color="auto"/>
            </w:tcBorders>
          </w:tcPr>
          <w:p w14:paraId="3DEB21AB" w14:textId="1E183C3A" w:rsidR="00D6664E" w:rsidRPr="001E05DC" w:rsidRDefault="00D6664E" w:rsidP="001A26A3">
            <w:pPr>
              <w:spacing w:after="160" w:line="259" w:lineRule="auto"/>
            </w:pPr>
            <w:r w:rsidRPr="001E05DC">
              <w:t>Number of adults employed in primary sector</w:t>
            </w:r>
            <w:r w:rsidR="004C58EB">
              <w:t>*</w:t>
            </w:r>
          </w:p>
        </w:tc>
        <w:tc>
          <w:tcPr>
            <w:tcW w:w="2977" w:type="dxa"/>
            <w:tcBorders>
              <w:top w:val="single" w:sz="6" w:space="0" w:color="auto"/>
            </w:tcBorders>
          </w:tcPr>
          <w:p w14:paraId="00777F35" w14:textId="77777777" w:rsidR="00D6664E" w:rsidRPr="001E05DC" w:rsidRDefault="00D6664E" w:rsidP="001A26A3">
            <w:pPr>
              <w:spacing w:after="160" w:line="259" w:lineRule="auto"/>
            </w:pPr>
            <w:r w:rsidRPr="001E05DC">
              <w:t>Proportion of total adult population</w:t>
            </w:r>
          </w:p>
        </w:tc>
        <w:tc>
          <w:tcPr>
            <w:tcW w:w="2126" w:type="dxa"/>
            <w:tcBorders>
              <w:top w:val="single" w:sz="6" w:space="0" w:color="auto"/>
            </w:tcBorders>
          </w:tcPr>
          <w:p w14:paraId="0357BED1"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584011FF" w14:textId="77777777" w:rsidR="00D6664E" w:rsidRPr="001E05DC" w:rsidRDefault="00D6664E" w:rsidP="001A26A3">
            <w:pPr>
              <w:spacing w:after="160" w:line="259" w:lineRule="auto"/>
            </w:pPr>
            <w:r w:rsidRPr="001E05DC">
              <w:t>The primary sector includes agriculture (rice and other crop farming), fishing, livestock farming, forestry, and non-timber forest product collection (</w:t>
            </w:r>
            <w:proofErr w:type="spellStart"/>
            <w:r w:rsidRPr="001E05DC">
              <w:t>Kenessey</w:t>
            </w:r>
            <w:proofErr w:type="spellEnd"/>
            <w:r w:rsidRPr="001E05DC">
              <w:t xml:space="preserve"> 1987)</w:t>
            </w:r>
          </w:p>
        </w:tc>
      </w:tr>
      <w:tr w:rsidR="00D6664E" w:rsidRPr="001E05DC" w14:paraId="267937B3" w14:textId="77777777" w:rsidTr="001A26A3">
        <w:tc>
          <w:tcPr>
            <w:tcW w:w="1843" w:type="dxa"/>
            <w:tcBorders>
              <w:bottom w:val="single" w:sz="6" w:space="0" w:color="auto"/>
            </w:tcBorders>
          </w:tcPr>
          <w:p w14:paraId="574F004D" w14:textId="77777777" w:rsidR="00D6664E" w:rsidRPr="001E05DC" w:rsidRDefault="00D6664E" w:rsidP="001A26A3">
            <w:pPr>
              <w:spacing w:after="160" w:line="259" w:lineRule="auto"/>
            </w:pPr>
          </w:p>
        </w:tc>
        <w:tc>
          <w:tcPr>
            <w:tcW w:w="2693" w:type="dxa"/>
            <w:tcBorders>
              <w:bottom w:val="single" w:sz="6" w:space="0" w:color="auto"/>
            </w:tcBorders>
          </w:tcPr>
          <w:p w14:paraId="0CCB7C04" w14:textId="22CB2E73" w:rsidR="00D6664E" w:rsidRPr="001E05DC" w:rsidRDefault="00D6664E" w:rsidP="001A26A3">
            <w:pPr>
              <w:spacing w:after="160" w:line="259" w:lineRule="auto"/>
            </w:pPr>
            <w:r w:rsidRPr="001E05DC">
              <w:t>Number of adults employed in secondary sector</w:t>
            </w:r>
            <w:r w:rsidR="004C58EB">
              <w:t>*</w:t>
            </w:r>
          </w:p>
        </w:tc>
        <w:tc>
          <w:tcPr>
            <w:tcW w:w="2977" w:type="dxa"/>
            <w:tcBorders>
              <w:bottom w:val="single" w:sz="6" w:space="0" w:color="auto"/>
            </w:tcBorders>
          </w:tcPr>
          <w:p w14:paraId="75616A76" w14:textId="77777777" w:rsidR="00D6664E" w:rsidRPr="001E05DC" w:rsidRDefault="00D6664E" w:rsidP="001A26A3">
            <w:pPr>
              <w:spacing w:after="160" w:line="259" w:lineRule="auto"/>
            </w:pPr>
            <w:r w:rsidRPr="001E05DC">
              <w:t>Proportion of total adult population</w:t>
            </w:r>
          </w:p>
        </w:tc>
        <w:tc>
          <w:tcPr>
            <w:tcW w:w="2126" w:type="dxa"/>
            <w:tcBorders>
              <w:bottom w:val="single" w:sz="6" w:space="0" w:color="auto"/>
            </w:tcBorders>
          </w:tcPr>
          <w:p w14:paraId="353E15DF"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29D9E028" w14:textId="77777777" w:rsidR="00D6664E" w:rsidRPr="001E05DC" w:rsidRDefault="00D6664E" w:rsidP="001A26A3">
            <w:pPr>
              <w:spacing w:after="160" w:line="259" w:lineRule="auto"/>
            </w:pPr>
            <w:r w:rsidRPr="001E05DC">
              <w:t>The secondary sector includes wood-based production (</w:t>
            </w:r>
            <w:proofErr w:type="gramStart"/>
            <w:r w:rsidRPr="001E05DC">
              <w:t>e.g.</w:t>
            </w:r>
            <w:proofErr w:type="gramEnd"/>
            <w:r w:rsidRPr="001E05DC">
              <w:t xml:space="preserve"> furniture), metal- and glass-based production, foodstuff production, plastic- and rubber-based production, textiles production (</w:t>
            </w:r>
            <w:proofErr w:type="spellStart"/>
            <w:r w:rsidRPr="001E05DC">
              <w:t>Kenessey</w:t>
            </w:r>
            <w:proofErr w:type="spellEnd"/>
            <w:r w:rsidRPr="001E05DC">
              <w:t xml:space="preserve"> 1987)</w:t>
            </w:r>
          </w:p>
        </w:tc>
      </w:tr>
      <w:tr w:rsidR="00D6664E" w:rsidRPr="001E05DC" w14:paraId="1516F823" w14:textId="77777777" w:rsidTr="001A26A3">
        <w:tc>
          <w:tcPr>
            <w:tcW w:w="1843" w:type="dxa"/>
            <w:tcBorders>
              <w:top w:val="single" w:sz="6" w:space="0" w:color="auto"/>
            </w:tcBorders>
          </w:tcPr>
          <w:p w14:paraId="135A875A" w14:textId="77777777" w:rsidR="00D6664E" w:rsidRPr="001E05DC" w:rsidRDefault="00D6664E" w:rsidP="001A26A3">
            <w:pPr>
              <w:spacing w:after="160" w:line="259" w:lineRule="auto"/>
            </w:pPr>
            <w:r w:rsidRPr="001E05DC">
              <w:t>Economic security</w:t>
            </w:r>
          </w:p>
        </w:tc>
        <w:tc>
          <w:tcPr>
            <w:tcW w:w="2693" w:type="dxa"/>
            <w:tcBorders>
              <w:top w:val="single" w:sz="6" w:space="0" w:color="auto"/>
            </w:tcBorders>
          </w:tcPr>
          <w:p w14:paraId="13073973" w14:textId="67C1C026" w:rsidR="00D6664E" w:rsidRPr="001E05DC" w:rsidRDefault="00D6664E" w:rsidP="001A26A3">
            <w:pPr>
              <w:spacing w:after="160" w:line="259" w:lineRule="auto"/>
            </w:pPr>
            <w:r w:rsidRPr="001E05DC">
              <w:t xml:space="preserve">Number of families with &lt;1ha rice land (including no rice </w:t>
            </w:r>
            <w:proofErr w:type="gramStart"/>
            <w:r w:rsidRPr="001E05DC">
              <w:t>land)</w:t>
            </w:r>
            <w:r w:rsidR="004C58EB">
              <w:t>*</w:t>
            </w:r>
            <w:proofErr w:type="gramEnd"/>
          </w:p>
        </w:tc>
        <w:tc>
          <w:tcPr>
            <w:tcW w:w="2977" w:type="dxa"/>
            <w:tcBorders>
              <w:top w:val="single" w:sz="6" w:space="0" w:color="auto"/>
            </w:tcBorders>
          </w:tcPr>
          <w:p w14:paraId="1733BBA2" w14:textId="77777777" w:rsidR="00D6664E" w:rsidRPr="001E05DC" w:rsidRDefault="00D6664E" w:rsidP="001A26A3">
            <w:pPr>
              <w:spacing w:after="160" w:line="259" w:lineRule="auto"/>
            </w:pPr>
            <w:r w:rsidRPr="001E05DC">
              <w:t>Proportion of total number of families</w:t>
            </w:r>
          </w:p>
        </w:tc>
        <w:tc>
          <w:tcPr>
            <w:tcW w:w="2126" w:type="dxa"/>
            <w:tcBorders>
              <w:top w:val="single" w:sz="6" w:space="0" w:color="auto"/>
            </w:tcBorders>
          </w:tcPr>
          <w:p w14:paraId="36B1FAF0"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64F48ECB" w14:textId="77777777" w:rsidR="00D6664E" w:rsidRPr="001E05DC" w:rsidRDefault="00D6664E" w:rsidP="001A26A3">
            <w:pPr>
              <w:spacing w:after="160" w:line="259" w:lineRule="auto"/>
            </w:pPr>
          </w:p>
        </w:tc>
      </w:tr>
      <w:tr w:rsidR="00D6664E" w:rsidRPr="001E05DC" w14:paraId="184854BF" w14:textId="77777777" w:rsidTr="001A26A3">
        <w:tc>
          <w:tcPr>
            <w:tcW w:w="1843" w:type="dxa"/>
            <w:tcBorders>
              <w:bottom w:val="single" w:sz="6" w:space="0" w:color="auto"/>
            </w:tcBorders>
          </w:tcPr>
          <w:p w14:paraId="2D3A09E4" w14:textId="77777777" w:rsidR="00D6664E" w:rsidRPr="001E05DC" w:rsidRDefault="00D6664E" w:rsidP="001A26A3">
            <w:pPr>
              <w:spacing w:after="160" w:line="259" w:lineRule="auto"/>
            </w:pPr>
          </w:p>
        </w:tc>
        <w:tc>
          <w:tcPr>
            <w:tcW w:w="2693" w:type="dxa"/>
            <w:tcBorders>
              <w:bottom w:val="single" w:sz="6" w:space="0" w:color="auto"/>
            </w:tcBorders>
          </w:tcPr>
          <w:p w14:paraId="269A4BFE" w14:textId="0EF571DC" w:rsidR="00D6664E" w:rsidRPr="001E05DC" w:rsidRDefault="00D6664E" w:rsidP="001A26A3">
            <w:pPr>
              <w:spacing w:after="160" w:line="259" w:lineRule="auto"/>
            </w:pPr>
            <w:r w:rsidRPr="001E05DC">
              <w:t>Number of families who keep pigs</w:t>
            </w:r>
            <w:r w:rsidR="004C58EB">
              <w:t>*</w:t>
            </w:r>
          </w:p>
        </w:tc>
        <w:tc>
          <w:tcPr>
            <w:tcW w:w="2977" w:type="dxa"/>
            <w:tcBorders>
              <w:bottom w:val="single" w:sz="6" w:space="0" w:color="auto"/>
            </w:tcBorders>
          </w:tcPr>
          <w:p w14:paraId="086212CA" w14:textId="77777777" w:rsidR="00D6664E" w:rsidRPr="001E05DC" w:rsidRDefault="00D6664E" w:rsidP="001A26A3">
            <w:pPr>
              <w:spacing w:after="160" w:line="259" w:lineRule="auto"/>
            </w:pPr>
            <w:r w:rsidRPr="001E05DC">
              <w:t>Proportion of total number of families</w:t>
            </w:r>
          </w:p>
        </w:tc>
        <w:tc>
          <w:tcPr>
            <w:tcW w:w="2126" w:type="dxa"/>
            <w:tcBorders>
              <w:bottom w:val="single" w:sz="6" w:space="0" w:color="auto"/>
            </w:tcBorders>
          </w:tcPr>
          <w:p w14:paraId="357775BF"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42ECFA3A" w14:textId="77777777" w:rsidR="00D6664E" w:rsidRPr="001E05DC" w:rsidRDefault="00D6664E" w:rsidP="001A26A3">
            <w:pPr>
              <w:spacing w:after="160" w:line="259" w:lineRule="auto"/>
            </w:pPr>
          </w:p>
        </w:tc>
      </w:tr>
      <w:tr w:rsidR="00D6664E" w:rsidRPr="001E05DC" w14:paraId="5F9E59E7" w14:textId="77777777" w:rsidTr="001A26A3">
        <w:tc>
          <w:tcPr>
            <w:tcW w:w="1843" w:type="dxa"/>
            <w:tcBorders>
              <w:top w:val="single" w:sz="6" w:space="0" w:color="auto"/>
            </w:tcBorders>
          </w:tcPr>
          <w:p w14:paraId="29E7D66A" w14:textId="77777777" w:rsidR="00D6664E" w:rsidRPr="001E05DC" w:rsidRDefault="00D6664E" w:rsidP="001A26A3">
            <w:pPr>
              <w:spacing w:after="160" w:line="259" w:lineRule="auto"/>
            </w:pPr>
            <w:r w:rsidRPr="001E05DC">
              <w:lastRenderedPageBreak/>
              <w:t>Access to services</w:t>
            </w:r>
          </w:p>
        </w:tc>
        <w:tc>
          <w:tcPr>
            <w:tcW w:w="2693" w:type="dxa"/>
            <w:tcBorders>
              <w:top w:val="single" w:sz="6" w:space="0" w:color="auto"/>
            </w:tcBorders>
          </w:tcPr>
          <w:p w14:paraId="3E196EBC" w14:textId="791DC8A7" w:rsidR="00D6664E" w:rsidRPr="001E05DC" w:rsidRDefault="00D6664E" w:rsidP="001A26A3">
            <w:pPr>
              <w:spacing w:after="160" w:line="259" w:lineRule="auto"/>
            </w:pPr>
            <w:r w:rsidRPr="001E05DC">
              <w:t>Distance to nearest school</w:t>
            </w:r>
            <w:r w:rsidR="004C58EB">
              <w:t>*</w:t>
            </w:r>
          </w:p>
        </w:tc>
        <w:tc>
          <w:tcPr>
            <w:tcW w:w="2977" w:type="dxa"/>
            <w:tcBorders>
              <w:top w:val="single" w:sz="6" w:space="0" w:color="auto"/>
            </w:tcBorders>
          </w:tcPr>
          <w:p w14:paraId="70B9EE0C" w14:textId="77777777" w:rsidR="00D6664E" w:rsidRPr="001E05DC" w:rsidRDefault="00D6664E" w:rsidP="001A26A3">
            <w:pPr>
              <w:spacing w:after="160" w:line="259" w:lineRule="auto"/>
            </w:pPr>
          </w:p>
        </w:tc>
        <w:tc>
          <w:tcPr>
            <w:tcW w:w="2126" w:type="dxa"/>
            <w:tcBorders>
              <w:top w:val="single" w:sz="6" w:space="0" w:color="auto"/>
            </w:tcBorders>
          </w:tcPr>
          <w:p w14:paraId="27EE34B4"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7868980E" w14:textId="77777777" w:rsidR="00D6664E" w:rsidRPr="001E05DC" w:rsidRDefault="00D6664E" w:rsidP="001A26A3">
            <w:pPr>
              <w:spacing w:after="160" w:line="259" w:lineRule="auto"/>
            </w:pPr>
            <w:r w:rsidRPr="001E05DC">
              <w:t>Median distance from any village in the commune to the nearest school (primary or secondary)</w:t>
            </w:r>
          </w:p>
        </w:tc>
      </w:tr>
      <w:tr w:rsidR="00D6664E" w:rsidRPr="001E05DC" w14:paraId="212C59F1" w14:textId="77777777" w:rsidTr="001A26A3">
        <w:tc>
          <w:tcPr>
            <w:tcW w:w="1843" w:type="dxa"/>
          </w:tcPr>
          <w:p w14:paraId="58EBE6D5" w14:textId="77777777" w:rsidR="00D6664E" w:rsidRPr="001E05DC" w:rsidRDefault="00D6664E" w:rsidP="001A26A3">
            <w:pPr>
              <w:spacing w:after="160" w:line="259" w:lineRule="auto"/>
            </w:pPr>
          </w:p>
        </w:tc>
        <w:tc>
          <w:tcPr>
            <w:tcW w:w="2693" w:type="dxa"/>
          </w:tcPr>
          <w:p w14:paraId="6D035324" w14:textId="06A7B6AB" w:rsidR="00D6664E" w:rsidRPr="001E05DC" w:rsidRDefault="00D6664E" w:rsidP="001A26A3">
            <w:pPr>
              <w:spacing w:after="160" w:line="259" w:lineRule="auto"/>
            </w:pPr>
            <w:r w:rsidRPr="001E05DC">
              <w:t>Number of families with access to waste collection</w:t>
            </w:r>
            <w:r w:rsidR="004C58EB">
              <w:t>*</w:t>
            </w:r>
          </w:p>
        </w:tc>
        <w:tc>
          <w:tcPr>
            <w:tcW w:w="2977" w:type="dxa"/>
          </w:tcPr>
          <w:p w14:paraId="33997D25" w14:textId="77777777" w:rsidR="00D6664E" w:rsidRPr="001E05DC" w:rsidRDefault="00D6664E" w:rsidP="001A26A3">
            <w:pPr>
              <w:spacing w:after="160" w:line="259" w:lineRule="auto"/>
            </w:pPr>
            <w:r w:rsidRPr="001E05DC">
              <w:t>Proportion of total number of families</w:t>
            </w:r>
          </w:p>
        </w:tc>
        <w:tc>
          <w:tcPr>
            <w:tcW w:w="2126" w:type="dxa"/>
          </w:tcPr>
          <w:p w14:paraId="2262D207" w14:textId="77777777" w:rsidR="00D6664E" w:rsidRPr="001E05DC" w:rsidRDefault="00D6664E" w:rsidP="001A26A3">
            <w:pPr>
              <w:spacing w:after="160" w:line="259" w:lineRule="auto"/>
            </w:pPr>
          </w:p>
        </w:tc>
        <w:tc>
          <w:tcPr>
            <w:tcW w:w="4309" w:type="dxa"/>
          </w:tcPr>
          <w:p w14:paraId="44202B5D" w14:textId="77777777" w:rsidR="00D6664E" w:rsidRPr="001E05DC" w:rsidRDefault="00D6664E" w:rsidP="001A26A3">
            <w:pPr>
              <w:spacing w:after="160" w:line="259" w:lineRule="auto"/>
            </w:pPr>
          </w:p>
        </w:tc>
      </w:tr>
      <w:tr w:rsidR="00D6664E" w:rsidRPr="001E05DC" w14:paraId="1D682199" w14:textId="77777777" w:rsidTr="001A26A3">
        <w:tc>
          <w:tcPr>
            <w:tcW w:w="1843" w:type="dxa"/>
          </w:tcPr>
          <w:p w14:paraId="3D832D25" w14:textId="77777777" w:rsidR="00D6664E" w:rsidRPr="001E05DC" w:rsidRDefault="00D6664E" w:rsidP="001A26A3">
            <w:pPr>
              <w:spacing w:after="160" w:line="259" w:lineRule="auto"/>
            </w:pPr>
          </w:p>
        </w:tc>
        <w:tc>
          <w:tcPr>
            <w:tcW w:w="2693" w:type="dxa"/>
          </w:tcPr>
          <w:p w14:paraId="6C67BFED" w14:textId="552F159D" w:rsidR="00D6664E" w:rsidRPr="001E05DC" w:rsidRDefault="00D6664E" w:rsidP="001A26A3">
            <w:pPr>
              <w:spacing w:after="160" w:line="259" w:lineRule="auto"/>
            </w:pPr>
            <w:r w:rsidRPr="001E05DC">
              <w:t>Distance to the Commune Office</w:t>
            </w:r>
            <w:r w:rsidR="00515BD5">
              <w:t>*</w:t>
            </w:r>
          </w:p>
        </w:tc>
        <w:tc>
          <w:tcPr>
            <w:tcW w:w="2977" w:type="dxa"/>
          </w:tcPr>
          <w:p w14:paraId="633ADEFB" w14:textId="77777777" w:rsidR="00D6664E" w:rsidRPr="001E05DC" w:rsidRDefault="00D6664E" w:rsidP="001A26A3">
            <w:pPr>
              <w:spacing w:after="160" w:line="259" w:lineRule="auto"/>
            </w:pPr>
          </w:p>
        </w:tc>
        <w:tc>
          <w:tcPr>
            <w:tcW w:w="2126" w:type="dxa"/>
          </w:tcPr>
          <w:p w14:paraId="648934FF" w14:textId="77777777" w:rsidR="00D6664E" w:rsidRPr="001E05DC" w:rsidRDefault="00D6664E" w:rsidP="001A26A3">
            <w:pPr>
              <w:spacing w:after="160" w:line="259" w:lineRule="auto"/>
            </w:pPr>
          </w:p>
        </w:tc>
        <w:tc>
          <w:tcPr>
            <w:tcW w:w="4309" w:type="dxa"/>
          </w:tcPr>
          <w:p w14:paraId="7EC31777" w14:textId="77777777" w:rsidR="00D6664E" w:rsidRPr="001E05DC" w:rsidRDefault="00D6664E" w:rsidP="001A26A3">
            <w:pPr>
              <w:spacing w:after="160" w:line="259" w:lineRule="auto"/>
            </w:pPr>
            <w:r w:rsidRPr="001E05DC">
              <w:t>Median distance from any village in the commune to the Commune Office (government administration office)</w:t>
            </w:r>
          </w:p>
        </w:tc>
      </w:tr>
      <w:tr w:rsidR="00D6664E" w:rsidRPr="001E05DC" w14:paraId="665E9768" w14:textId="77777777" w:rsidTr="001A26A3">
        <w:tc>
          <w:tcPr>
            <w:tcW w:w="1843" w:type="dxa"/>
            <w:tcBorders>
              <w:top w:val="single" w:sz="6" w:space="0" w:color="auto"/>
            </w:tcBorders>
          </w:tcPr>
          <w:p w14:paraId="3EDDBDAE" w14:textId="77777777" w:rsidR="00D6664E" w:rsidRPr="001E05DC" w:rsidRDefault="00D6664E" w:rsidP="001A26A3">
            <w:pPr>
              <w:spacing w:after="160" w:line="259" w:lineRule="auto"/>
            </w:pPr>
            <w:r w:rsidRPr="001E05DC">
              <w:t xml:space="preserve">Social justice </w:t>
            </w:r>
          </w:p>
        </w:tc>
        <w:tc>
          <w:tcPr>
            <w:tcW w:w="2693" w:type="dxa"/>
            <w:tcBorders>
              <w:top w:val="single" w:sz="6" w:space="0" w:color="auto"/>
            </w:tcBorders>
          </w:tcPr>
          <w:p w14:paraId="5BC2808B" w14:textId="0A5CFF68" w:rsidR="00D6664E" w:rsidRPr="001E05DC" w:rsidRDefault="00D6664E" w:rsidP="001A26A3">
            <w:pPr>
              <w:spacing w:after="160" w:line="259" w:lineRule="auto"/>
            </w:pPr>
            <w:r w:rsidRPr="001E05DC">
              <w:t>Number of criminal cases</w:t>
            </w:r>
            <w:r w:rsidR="00515BD5">
              <w:t>*</w:t>
            </w:r>
          </w:p>
        </w:tc>
        <w:tc>
          <w:tcPr>
            <w:tcW w:w="2977" w:type="dxa"/>
            <w:tcBorders>
              <w:top w:val="single" w:sz="6" w:space="0" w:color="auto"/>
            </w:tcBorders>
          </w:tcPr>
          <w:p w14:paraId="4FCA4783" w14:textId="77777777" w:rsidR="00D6664E" w:rsidRPr="001E05DC" w:rsidRDefault="00D6664E" w:rsidP="001A26A3">
            <w:pPr>
              <w:spacing w:after="160" w:line="259" w:lineRule="auto"/>
            </w:pPr>
            <w:r w:rsidRPr="001E05DC">
              <w:t>Criminal cases per capita</w:t>
            </w:r>
          </w:p>
        </w:tc>
        <w:tc>
          <w:tcPr>
            <w:tcW w:w="2126" w:type="dxa"/>
            <w:tcBorders>
              <w:top w:val="single" w:sz="6" w:space="0" w:color="auto"/>
            </w:tcBorders>
          </w:tcPr>
          <w:p w14:paraId="1E263F77"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3C5D67A9" w14:textId="77777777" w:rsidR="00D6664E" w:rsidRPr="001E05DC" w:rsidRDefault="00D6664E" w:rsidP="001A26A3">
            <w:pPr>
              <w:spacing w:after="160" w:line="259" w:lineRule="auto"/>
            </w:pPr>
            <w:r w:rsidRPr="001E05DC">
              <w:t>Includes murder, theft, and other criminal cases</w:t>
            </w:r>
          </w:p>
        </w:tc>
      </w:tr>
      <w:tr w:rsidR="00D6664E" w:rsidRPr="001E05DC" w14:paraId="24086468" w14:textId="77777777" w:rsidTr="001A26A3">
        <w:tc>
          <w:tcPr>
            <w:tcW w:w="1843" w:type="dxa"/>
          </w:tcPr>
          <w:p w14:paraId="55E368E4" w14:textId="77777777" w:rsidR="00D6664E" w:rsidRPr="001E05DC" w:rsidRDefault="00D6664E" w:rsidP="001A26A3">
            <w:pPr>
              <w:spacing w:after="160" w:line="259" w:lineRule="auto"/>
            </w:pPr>
          </w:p>
        </w:tc>
        <w:tc>
          <w:tcPr>
            <w:tcW w:w="2693" w:type="dxa"/>
          </w:tcPr>
          <w:p w14:paraId="103BD330" w14:textId="77777777" w:rsidR="00D6664E" w:rsidRPr="001E05DC" w:rsidRDefault="00D6664E" w:rsidP="001A26A3">
            <w:pPr>
              <w:spacing w:after="160" w:line="259" w:lineRule="auto"/>
            </w:pPr>
          </w:p>
        </w:tc>
        <w:tc>
          <w:tcPr>
            <w:tcW w:w="2977" w:type="dxa"/>
          </w:tcPr>
          <w:p w14:paraId="6221A28A" w14:textId="77777777" w:rsidR="00D6664E" w:rsidRPr="001E05DC" w:rsidRDefault="00D6664E" w:rsidP="001A26A3">
            <w:pPr>
              <w:spacing w:after="160" w:line="259" w:lineRule="auto"/>
            </w:pPr>
          </w:p>
        </w:tc>
        <w:tc>
          <w:tcPr>
            <w:tcW w:w="2126" w:type="dxa"/>
          </w:tcPr>
          <w:p w14:paraId="3F657AA0" w14:textId="77777777" w:rsidR="00D6664E" w:rsidRPr="001E05DC" w:rsidRDefault="00D6664E" w:rsidP="001A26A3">
            <w:pPr>
              <w:spacing w:after="160" w:line="259" w:lineRule="auto"/>
            </w:pPr>
          </w:p>
        </w:tc>
        <w:tc>
          <w:tcPr>
            <w:tcW w:w="4309" w:type="dxa"/>
          </w:tcPr>
          <w:p w14:paraId="331E1495" w14:textId="77777777" w:rsidR="00D6664E" w:rsidRPr="001E05DC" w:rsidRDefault="00D6664E" w:rsidP="001A26A3">
            <w:pPr>
              <w:spacing w:after="160" w:line="259" w:lineRule="auto"/>
            </w:pPr>
          </w:p>
        </w:tc>
      </w:tr>
      <w:tr w:rsidR="00D6664E" w:rsidRPr="001E05DC" w14:paraId="5D6BCD82" w14:textId="77777777" w:rsidTr="001A26A3">
        <w:tc>
          <w:tcPr>
            <w:tcW w:w="1843" w:type="dxa"/>
            <w:tcBorders>
              <w:bottom w:val="single" w:sz="6" w:space="0" w:color="auto"/>
            </w:tcBorders>
          </w:tcPr>
          <w:p w14:paraId="7100C02C" w14:textId="77777777" w:rsidR="00D6664E" w:rsidRPr="001E05DC" w:rsidRDefault="00D6664E" w:rsidP="001A26A3">
            <w:pPr>
              <w:spacing w:after="160" w:line="259" w:lineRule="auto"/>
            </w:pPr>
          </w:p>
        </w:tc>
        <w:tc>
          <w:tcPr>
            <w:tcW w:w="2693" w:type="dxa"/>
            <w:tcBorders>
              <w:bottom w:val="single" w:sz="6" w:space="0" w:color="auto"/>
            </w:tcBorders>
          </w:tcPr>
          <w:p w14:paraId="44D94262" w14:textId="0BA5E1E4" w:rsidR="00D6664E" w:rsidRPr="001E05DC" w:rsidRDefault="00D6664E" w:rsidP="001A26A3">
            <w:pPr>
              <w:spacing w:after="160" w:line="259" w:lineRule="auto"/>
            </w:pPr>
            <w:r w:rsidRPr="001E05DC">
              <w:t>Number of land conflict cases</w:t>
            </w:r>
            <w:r w:rsidR="004C58EB">
              <w:t>*</w:t>
            </w:r>
          </w:p>
        </w:tc>
        <w:tc>
          <w:tcPr>
            <w:tcW w:w="2977" w:type="dxa"/>
            <w:tcBorders>
              <w:bottom w:val="single" w:sz="6" w:space="0" w:color="auto"/>
            </w:tcBorders>
          </w:tcPr>
          <w:p w14:paraId="5DD480BE" w14:textId="77777777" w:rsidR="00D6664E" w:rsidRPr="001E05DC" w:rsidRDefault="00D6664E" w:rsidP="001A26A3">
            <w:pPr>
              <w:spacing w:after="160" w:line="259" w:lineRule="auto"/>
            </w:pPr>
          </w:p>
        </w:tc>
        <w:tc>
          <w:tcPr>
            <w:tcW w:w="2126" w:type="dxa"/>
            <w:tcBorders>
              <w:bottom w:val="single" w:sz="6" w:space="0" w:color="auto"/>
            </w:tcBorders>
          </w:tcPr>
          <w:p w14:paraId="3C5BDC61"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2B224989" w14:textId="77777777" w:rsidR="00D6664E" w:rsidRPr="001E05DC" w:rsidRDefault="00D6664E" w:rsidP="001A26A3">
            <w:pPr>
              <w:spacing w:after="160" w:line="259" w:lineRule="auto"/>
            </w:pPr>
            <w:r w:rsidRPr="001E05DC">
              <w:t>In the previous 12 months</w:t>
            </w:r>
          </w:p>
        </w:tc>
      </w:tr>
      <w:tr w:rsidR="00D6664E" w:rsidRPr="001E05DC" w14:paraId="059FD9BE" w14:textId="77777777" w:rsidTr="001A26A3">
        <w:tc>
          <w:tcPr>
            <w:tcW w:w="1843" w:type="dxa"/>
            <w:tcBorders>
              <w:top w:val="single" w:sz="6" w:space="0" w:color="auto"/>
            </w:tcBorders>
          </w:tcPr>
          <w:p w14:paraId="0BB7CBAC" w14:textId="77777777" w:rsidR="00D6664E" w:rsidRPr="001E05DC" w:rsidRDefault="00D6664E" w:rsidP="001A26A3">
            <w:pPr>
              <w:spacing w:after="160" w:line="259" w:lineRule="auto"/>
            </w:pPr>
            <w:r w:rsidRPr="001E05DC">
              <w:t>Migration</w:t>
            </w:r>
          </w:p>
        </w:tc>
        <w:tc>
          <w:tcPr>
            <w:tcW w:w="2693" w:type="dxa"/>
            <w:tcBorders>
              <w:top w:val="single" w:sz="6" w:space="0" w:color="auto"/>
            </w:tcBorders>
          </w:tcPr>
          <w:p w14:paraId="250D37FD" w14:textId="75D79203" w:rsidR="00D6664E" w:rsidRPr="001E05DC" w:rsidRDefault="00D6664E" w:rsidP="001A26A3">
            <w:pPr>
              <w:spacing w:after="160" w:line="259" w:lineRule="auto"/>
            </w:pPr>
            <w:r w:rsidRPr="001E05DC">
              <w:t>Number of in-migrants</w:t>
            </w:r>
            <w:r w:rsidR="004C58EB">
              <w:t>*</w:t>
            </w:r>
          </w:p>
        </w:tc>
        <w:tc>
          <w:tcPr>
            <w:tcW w:w="2977" w:type="dxa"/>
            <w:tcBorders>
              <w:top w:val="single" w:sz="6" w:space="0" w:color="auto"/>
            </w:tcBorders>
          </w:tcPr>
          <w:p w14:paraId="0729A8B9" w14:textId="77777777" w:rsidR="00D6664E" w:rsidRPr="001E05DC" w:rsidRDefault="00D6664E" w:rsidP="001A26A3">
            <w:pPr>
              <w:spacing w:after="160" w:line="259" w:lineRule="auto"/>
            </w:pPr>
          </w:p>
        </w:tc>
        <w:tc>
          <w:tcPr>
            <w:tcW w:w="2126" w:type="dxa"/>
            <w:tcBorders>
              <w:top w:val="single" w:sz="6" w:space="0" w:color="auto"/>
            </w:tcBorders>
          </w:tcPr>
          <w:p w14:paraId="643A8371"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33D175C5" w14:textId="77777777" w:rsidR="00D6664E" w:rsidRPr="001E05DC" w:rsidRDefault="00D6664E" w:rsidP="001A26A3">
            <w:pPr>
              <w:spacing w:after="160" w:line="259" w:lineRule="auto"/>
            </w:pPr>
            <w:r w:rsidRPr="001E05DC">
              <w:t>Migration into the commune</w:t>
            </w:r>
          </w:p>
        </w:tc>
      </w:tr>
      <w:tr w:rsidR="00D6664E" w:rsidRPr="001E05DC" w14:paraId="4A95A4A8" w14:textId="77777777" w:rsidTr="001A26A3">
        <w:tc>
          <w:tcPr>
            <w:tcW w:w="1843" w:type="dxa"/>
            <w:tcBorders>
              <w:bottom w:val="single" w:sz="6" w:space="0" w:color="auto"/>
            </w:tcBorders>
          </w:tcPr>
          <w:p w14:paraId="6070F2F6" w14:textId="77777777" w:rsidR="00D6664E" w:rsidRPr="001E05DC" w:rsidRDefault="00D6664E" w:rsidP="001A26A3">
            <w:pPr>
              <w:spacing w:after="160" w:line="259" w:lineRule="auto"/>
            </w:pPr>
          </w:p>
        </w:tc>
        <w:tc>
          <w:tcPr>
            <w:tcW w:w="2693" w:type="dxa"/>
            <w:tcBorders>
              <w:bottom w:val="single" w:sz="6" w:space="0" w:color="auto"/>
            </w:tcBorders>
          </w:tcPr>
          <w:p w14:paraId="6825B642" w14:textId="6A09610B" w:rsidR="00D6664E" w:rsidRPr="001E05DC" w:rsidRDefault="00D6664E" w:rsidP="001A26A3">
            <w:pPr>
              <w:spacing w:after="160" w:line="259" w:lineRule="auto"/>
            </w:pPr>
            <w:r w:rsidRPr="001E05DC">
              <w:t>Number of out-migrants</w:t>
            </w:r>
            <w:r w:rsidR="004C58EB">
              <w:t>*</w:t>
            </w:r>
          </w:p>
        </w:tc>
        <w:tc>
          <w:tcPr>
            <w:tcW w:w="2977" w:type="dxa"/>
            <w:tcBorders>
              <w:bottom w:val="single" w:sz="6" w:space="0" w:color="auto"/>
            </w:tcBorders>
          </w:tcPr>
          <w:p w14:paraId="09CDFB97" w14:textId="77777777" w:rsidR="00D6664E" w:rsidRPr="001E05DC" w:rsidRDefault="00D6664E" w:rsidP="001A26A3">
            <w:pPr>
              <w:spacing w:after="160" w:line="259" w:lineRule="auto"/>
            </w:pPr>
          </w:p>
        </w:tc>
        <w:tc>
          <w:tcPr>
            <w:tcW w:w="2126" w:type="dxa"/>
            <w:tcBorders>
              <w:bottom w:val="single" w:sz="6" w:space="0" w:color="auto"/>
            </w:tcBorders>
          </w:tcPr>
          <w:p w14:paraId="3E397BC4"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3E4DD29D" w14:textId="77777777" w:rsidR="00D6664E" w:rsidRPr="001E05DC" w:rsidRDefault="00D6664E" w:rsidP="001A26A3">
            <w:pPr>
              <w:spacing w:after="160" w:line="259" w:lineRule="auto"/>
            </w:pPr>
            <w:r w:rsidRPr="001E05DC">
              <w:t>Migration out of the commune</w:t>
            </w:r>
          </w:p>
        </w:tc>
      </w:tr>
      <w:tr w:rsidR="00D6664E" w:rsidRPr="001E05DC" w14:paraId="6FA71762" w14:textId="77777777" w:rsidTr="001A26A3">
        <w:tc>
          <w:tcPr>
            <w:tcW w:w="1843" w:type="dxa"/>
            <w:tcBorders>
              <w:top w:val="single" w:sz="6" w:space="0" w:color="auto"/>
            </w:tcBorders>
          </w:tcPr>
          <w:p w14:paraId="69DA8FC7" w14:textId="77777777" w:rsidR="00D6664E" w:rsidRPr="001E05DC" w:rsidRDefault="00D6664E" w:rsidP="001A26A3">
            <w:pPr>
              <w:spacing w:after="160" w:line="259" w:lineRule="auto"/>
            </w:pPr>
            <w:r w:rsidRPr="001E05DC">
              <w:t>Control</w:t>
            </w:r>
          </w:p>
        </w:tc>
        <w:tc>
          <w:tcPr>
            <w:tcW w:w="2693" w:type="dxa"/>
            <w:tcBorders>
              <w:top w:val="single" w:sz="6" w:space="0" w:color="auto"/>
            </w:tcBorders>
          </w:tcPr>
          <w:p w14:paraId="00CAC1D4" w14:textId="77777777" w:rsidR="00D6664E" w:rsidRPr="001E05DC" w:rsidRDefault="00D6664E" w:rsidP="001A26A3">
            <w:pPr>
              <w:spacing w:after="160" w:line="259" w:lineRule="auto"/>
            </w:pPr>
            <w:r w:rsidRPr="001E05DC">
              <w:t>Mean elevation (</w:t>
            </w:r>
            <w:proofErr w:type="spellStart"/>
            <w:r w:rsidRPr="001E05DC">
              <w:t>masl</w:t>
            </w:r>
            <w:proofErr w:type="spellEnd"/>
            <w:r w:rsidRPr="001E05DC">
              <w:t>)</w:t>
            </w:r>
          </w:p>
        </w:tc>
        <w:tc>
          <w:tcPr>
            <w:tcW w:w="2977" w:type="dxa"/>
            <w:tcBorders>
              <w:top w:val="single" w:sz="6" w:space="0" w:color="auto"/>
            </w:tcBorders>
          </w:tcPr>
          <w:p w14:paraId="7D7A9124" w14:textId="77777777" w:rsidR="00D6664E" w:rsidRPr="001E05DC" w:rsidRDefault="00D6664E" w:rsidP="001A26A3">
            <w:pPr>
              <w:spacing w:after="160" w:line="259" w:lineRule="auto"/>
            </w:pPr>
          </w:p>
        </w:tc>
        <w:tc>
          <w:tcPr>
            <w:tcW w:w="2126" w:type="dxa"/>
            <w:tcBorders>
              <w:top w:val="single" w:sz="6" w:space="0" w:color="auto"/>
            </w:tcBorders>
          </w:tcPr>
          <w:p w14:paraId="621F1BF2"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5E8000AF" w14:textId="77777777" w:rsidR="00D6664E" w:rsidRPr="001E05DC" w:rsidRDefault="00D6664E" w:rsidP="001A26A3">
            <w:pPr>
              <w:spacing w:after="160" w:line="259" w:lineRule="auto"/>
            </w:pPr>
            <w:r w:rsidRPr="001E05DC">
              <w:t>Mean elevation for the commune</w:t>
            </w:r>
          </w:p>
        </w:tc>
      </w:tr>
      <w:tr w:rsidR="00D6664E" w:rsidRPr="001E05DC" w14:paraId="6634FD5A" w14:textId="77777777" w:rsidTr="001A26A3">
        <w:tc>
          <w:tcPr>
            <w:tcW w:w="1843" w:type="dxa"/>
          </w:tcPr>
          <w:p w14:paraId="7838F453" w14:textId="77777777" w:rsidR="00D6664E" w:rsidRPr="001E05DC" w:rsidRDefault="00D6664E" w:rsidP="001A26A3">
            <w:pPr>
              <w:spacing w:after="160" w:line="259" w:lineRule="auto"/>
            </w:pPr>
          </w:p>
        </w:tc>
        <w:tc>
          <w:tcPr>
            <w:tcW w:w="2693" w:type="dxa"/>
          </w:tcPr>
          <w:p w14:paraId="3C01F962" w14:textId="77777777" w:rsidR="00D6664E" w:rsidRPr="001E05DC" w:rsidRDefault="00D6664E" w:rsidP="001A26A3">
            <w:pPr>
              <w:spacing w:after="160" w:line="259" w:lineRule="auto"/>
            </w:pPr>
            <w:r w:rsidRPr="001E05DC">
              <w:t>Distance to international border (km)</w:t>
            </w:r>
          </w:p>
        </w:tc>
        <w:tc>
          <w:tcPr>
            <w:tcW w:w="2977" w:type="dxa"/>
          </w:tcPr>
          <w:p w14:paraId="32C8E75D" w14:textId="77777777" w:rsidR="00D6664E" w:rsidRPr="001E05DC" w:rsidRDefault="00D6664E" w:rsidP="001A26A3">
            <w:pPr>
              <w:spacing w:after="160" w:line="259" w:lineRule="auto"/>
            </w:pPr>
          </w:p>
        </w:tc>
        <w:tc>
          <w:tcPr>
            <w:tcW w:w="2126" w:type="dxa"/>
          </w:tcPr>
          <w:p w14:paraId="6060AE8E" w14:textId="77777777" w:rsidR="00D6664E" w:rsidRPr="001E05DC" w:rsidRDefault="00D6664E" w:rsidP="001A26A3">
            <w:pPr>
              <w:spacing w:after="160" w:line="259" w:lineRule="auto"/>
            </w:pPr>
            <w:r w:rsidRPr="001E05DC">
              <w:t>Categorical</w:t>
            </w:r>
          </w:p>
        </w:tc>
        <w:tc>
          <w:tcPr>
            <w:tcW w:w="4309" w:type="dxa"/>
          </w:tcPr>
          <w:p w14:paraId="78155A45" w14:textId="77777777" w:rsidR="00D6664E" w:rsidRPr="001E05DC" w:rsidRDefault="00D6664E" w:rsidP="001A26A3">
            <w:pPr>
              <w:spacing w:after="160" w:line="259" w:lineRule="auto"/>
            </w:pPr>
            <w:r w:rsidRPr="001E05DC">
              <w:t>Distance from the centre of the commune to the nearest international border</w:t>
            </w:r>
          </w:p>
        </w:tc>
      </w:tr>
      <w:tr w:rsidR="00D6664E" w:rsidRPr="001E05DC" w14:paraId="1CF11FB9" w14:textId="77777777" w:rsidTr="001A26A3">
        <w:tc>
          <w:tcPr>
            <w:tcW w:w="1843" w:type="dxa"/>
          </w:tcPr>
          <w:p w14:paraId="19E8624E" w14:textId="77777777" w:rsidR="00D6664E" w:rsidRPr="001E05DC" w:rsidRDefault="00D6664E" w:rsidP="001A26A3">
            <w:pPr>
              <w:spacing w:after="160" w:line="259" w:lineRule="auto"/>
            </w:pPr>
          </w:p>
        </w:tc>
        <w:tc>
          <w:tcPr>
            <w:tcW w:w="2693" w:type="dxa"/>
          </w:tcPr>
          <w:p w14:paraId="03100070" w14:textId="77777777" w:rsidR="00D6664E" w:rsidRPr="001E05DC" w:rsidRDefault="00D6664E" w:rsidP="001A26A3">
            <w:pPr>
              <w:spacing w:after="160" w:line="259" w:lineRule="auto"/>
            </w:pPr>
            <w:r w:rsidRPr="001E05DC">
              <w:t>Distance to Provincial Capital (km)</w:t>
            </w:r>
          </w:p>
        </w:tc>
        <w:tc>
          <w:tcPr>
            <w:tcW w:w="2977" w:type="dxa"/>
          </w:tcPr>
          <w:p w14:paraId="17ED81B6" w14:textId="77777777" w:rsidR="00D6664E" w:rsidRPr="001E05DC" w:rsidRDefault="00D6664E" w:rsidP="001A26A3">
            <w:pPr>
              <w:spacing w:after="160" w:line="259" w:lineRule="auto"/>
            </w:pPr>
          </w:p>
        </w:tc>
        <w:tc>
          <w:tcPr>
            <w:tcW w:w="2126" w:type="dxa"/>
          </w:tcPr>
          <w:p w14:paraId="0D95DF5E" w14:textId="77777777" w:rsidR="00D6664E" w:rsidRPr="001E05DC" w:rsidRDefault="00D6664E" w:rsidP="001A26A3">
            <w:pPr>
              <w:spacing w:after="160" w:line="259" w:lineRule="auto"/>
            </w:pPr>
            <w:r w:rsidRPr="001E05DC">
              <w:t>Categorical</w:t>
            </w:r>
          </w:p>
        </w:tc>
        <w:tc>
          <w:tcPr>
            <w:tcW w:w="4309" w:type="dxa"/>
          </w:tcPr>
          <w:p w14:paraId="49A6BEC3" w14:textId="77777777" w:rsidR="00D6664E" w:rsidRPr="001E05DC" w:rsidRDefault="00D6664E" w:rsidP="001A26A3">
            <w:pPr>
              <w:spacing w:after="160" w:line="259" w:lineRule="auto"/>
            </w:pPr>
            <w:r w:rsidRPr="001E05DC">
              <w:t>Distance from the centre of the commune to the centre of the provincial capital (town or city)</w:t>
            </w:r>
          </w:p>
        </w:tc>
      </w:tr>
      <w:tr w:rsidR="00D6664E" w:rsidRPr="001E05DC" w14:paraId="0F733FB5" w14:textId="77777777" w:rsidTr="001A26A3">
        <w:tc>
          <w:tcPr>
            <w:tcW w:w="1843" w:type="dxa"/>
          </w:tcPr>
          <w:p w14:paraId="695AD0B9" w14:textId="77777777" w:rsidR="00D6664E" w:rsidRPr="001E05DC" w:rsidRDefault="00D6664E" w:rsidP="001A26A3">
            <w:pPr>
              <w:spacing w:after="160" w:line="259" w:lineRule="auto"/>
            </w:pPr>
          </w:p>
        </w:tc>
        <w:tc>
          <w:tcPr>
            <w:tcW w:w="2693" w:type="dxa"/>
          </w:tcPr>
          <w:p w14:paraId="5C064536" w14:textId="77777777" w:rsidR="00D6664E" w:rsidRPr="001E05DC" w:rsidRDefault="00D6664E" w:rsidP="001A26A3">
            <w:pPr>
              <w:spacing w:after="160" w:line="259" w:lineRule="auto"/>
            </w:pPr>
            <w:r w:rsidRPr="001E05DC">
              <w:t>Presence of economic land concessions</w:t>
            </w:r>
          </w:p>
        </w:tc>
        <w:tc>
          <w:tcPr>
            <w:tcW w:w="2977" w:type="dxa"/>
          </w:tcPr>
          <w:p w14:paraId="779A1A0E" w14:textId="77777777" w:rsidR="00D6664E" w:rsidRPr="001E05DC" w:rsidRDefault="00D6664E" w:rsidP="001A26A3">
            <w:pPr>
              <w:spacing w:after="160" w:line="259" w:lineRule="auto"/>
            </w:pPr>
          </w:p>
        </w:tc>
        <w:tc>
          <w:tcPr>
            <w:tcW w:w="2126" w:type="dxa"/>
          </w:tcPr>
          <w:p w14:paraId="6DE68B70" w14:textId="77777777" w:rsidR="00D6664E" w:rsidRPr="001E05DC" w:rsidRDefault="00D6664E" w:rsidP="001A26A3">
            <w:pPr>
              <w:spacing w:after="160" w:line="259" w:lineRule="auto"/>
            </w:pPr>
          </w:p>
        </w:tc>
        <w:tc>
          <w:tcPr>
            <w:tcW w:w="4309" w:type="dxa"/>
          </w:tcPr>
          <w:p w14:paraId="4080275F" w14:textId="77777777" w:rsidR="00D6664E" w:rsidRPr="001E05DC" w:rsidRDefault="00D6664E" w:rsidP="001A26A3">
            <w:pPr>
              <w:spacing w:after="160" w:line="259" w:lineRule="auto"/>
            </w:pPr>
            <w:r w:rsidRPr="001E05DC">
              <w:t xml:space="preserve">Binary. 1 = part or </w:t>
            </w:r>
            <w:proofErr w:type="gramStart"/>
            <w:r w:rsidRPr="001E05DC">
              <w:t>all of</w:t>
            </w:r>
            <w:proofErr w:type="gramEnd"/>
            <w:r w:rsidRPr="001E05DC">
              <w:t xml:space="preserve"> an economic land concession falls within the boundary of the </w:t>
            </w:r>
            <w:r w:rsidRPr="001E05DC">
              <w:lastRenderedPageBreak/>
              <w:t>commune, 0 = no economic land concession falls within the commune boundary</w:t>
            </w:r>
          </w:p>
        </w:tc>
      </w:tr>
      <w:tr w:rsidR="00D6664E" w:rsidRPr="001E05DC" w14:paraId="6B29E681" w14:textId="77777777" w:rsidTr="001A26A3">
        <w:tc>
          <w:tcPr>
            <w:tcW w:w="1843" w:type="dxa"/>
          </w:tcPr>
          <w:p w14:paraId="535FAE36" w14:textId="77777777" w:rsidR="00D6664E" w:rsidRPr="001E05DC" w:rsidRDefault="00D6664E" w:rsidP="001A26A3">
            <w:pPr>
              <w:spacing w:after="160" w:line="259" w:lineRule="auto"/>
            </w:pPr>
          </w:p>
        </w:tc>
        <w:tc>
          <w:tcPr>
            <w:tcW w:w="2693" w:type="dxa"/>
          </w:tcPr>
          <w:p w14:paraId="18AB34F2" w14:textId="77777777" w:rsidR="00D6664E" w:rsidRPr="001E05DC" w:rsidRDefault="00D6664E" w:rsidP="001A26A3">
            <w:pPr>
              <w:spacing w:after="160" w:line="259" w:lineRule="auto"/>
            </w:pPr>
            <w:r w:rsidRPr="001E05DC">
              <w:t>Presence of protected area</w:t>
            </w:r>
          </w:p>
        </w:tc>
        <w:tc>
          <w:tcPr>
            <w:tcW w:w="2977" w:type="dxa"/>
          </w:tcPr>
          <w:p w14:paraId="7B1AEDE5" w14:textId="77777777" w:rsidR="00D6664E" w:rsidRPr="001E05DC" w:rsidRDefault="00D6664E" w:rsidP="001A26A3">
            <w:pPr>
              <w:spacing w:after="160" w:line="259" w:lineRule="auto"/>
            </w:pPr>
          </w:p>
        </w:tc>
        <w:tc>
          <w:tcPr>
            <w:tcW w:w="2126" w:type="dxa"/>
          </w:tcPr>
          <w:p w14:paraId="53255D0E" w14:textId="77777777" w:rsidR="00D6664E" w:rsidRPr="001E05DC" w:rsidRDefault="00D6664E" w:rsidP="001A26A3">
            <w:pPr>
              <w:spacing w:after="160" w:line="259" w:lineRule="auto"/>
            </w:pPr>
          </w:p>
        </w:tc>
        <w:tc>
          <w:tcPr>
            <w:tcW w:w="4309" w:type="dxa"/>
          </w:tcPr>
          <w:p w14:paraId="5B6FCD75" w14:textId="77777777" w:rsidR="00D6664E" w:rsidRPr="001E05DC" w:rsidRDefault="00D6664E" w:rsidP="001A26A3">
            <w:pPr>
              <w:spacing w:after="160" w:line="259" w:lineRule="auto"/>
            </w:pPr>
            <w:r w:rsidRPr="001E05DC">
              <w:t xml:space="preserve">Binary. 1 = part or all of </w:t>
            </w:r>
            <w:proofErr w:type="gramStart"/>
            <w:r w:rsidRPr="001E05DC">
              <w:t>an</w:t>
            </w:r>
            <w:proofErr w:type="gramEnd"/>
            <w:r w:rsidRPr="001E05DC">
              <w:t xml:space="preserve"> protected area falls within the boundary of the commune, 0 = no protected area falls within the commune boundary. "Protected area" includes Wildlife Sanctuary, National Park, Protected Landscapes, Multiple-use areas, RAMSAR sites</w:t>
            </w:r>
          </w:p>
        </w:tc>
      </w:tr>
      <w:tr w:rsidR="00D6664E" w:rsidRPr="001E05DC" w14:paraId="401D55E0" w14:textId="77777777" w:rsidTr="001A26A3">
        <w:tc>
          <w:tcPr>
            <w:tcW w:w="1843" w:type="dxa"/>
            <w:tcBorders>
              <w:bottom w:val="single" w:sz="12" w:space="0" w:color="auto"/>
            </w:tcBorders>
          </w:tcPr>
          <w:p w14:paraId="417CDD5F" w14:textId="77777777" w:rsidR="00D6664E" w:rsidRPr="001E05DC" w:rsidRDefault="00D6664E" w:rsidP="001A26A3">
            <w:pPr>
              <w:spacing w:after="160" w:line="259" w:lineRule="auto"/>
            </w:pPr>
          </w:p>
        </w:tc>
        <w:tc>
          <w:tcPr>
            <w:tcW w:w="2693" w:type="dxa"/>
            <w:tcBorders>
              <w:bottom w:val="single" w:sz="12" w:space="0" w:color="auto"/>
            </w:tcBorders>
          </w:tcPr>
          <w:p w14:paraId="6E455EC0" w14:textId="77777777" w:rsidR="00D6664E" w:rsidRPr="001E05DC" w:rsidRDefault="00D6664E" w:rsidP="001A26A3">
            <w:pPr>
              <w:spacing w:after="160" w:line="259" w:lineRule="auto"/>
            </w:pPr>
            <w:r w:rsidRPr="001E05DC">
              <w:t>Protected area category</w:t>
            </w:r>
          </w:p>
        </w:tc>
        <w:tc>
          <w:tcPr>
            <w:tcW w:w="2977" w:type="dxa"/>
            <w:tcBorders>
              <w:bottom w:val="single" w:sz="12" w:space="0" w:color="auto"/>
            </w:tcBorders>
          </w:tcPr>
          <w:p w14:paraId="7650D266" w14:textId="77777777" w:rsidR="00D6664E" w:rsidRPr="001E05DC" w:rsidRDefault="00D6664E" w:rsidP="001A26A3">
            <w:pPr>
              <w:spacing w:after="160" w:line="259" w:lineRule="auto"/>
            </w:pPr>
          </w:p>
        </w:tc>
        <w:tc>
          <w:tcPr>
            <w:tcW w:w="2126" w:type="dxa"/>
            <w:tcBorders>
              <w:bottom w:val="single" w:sz="12" w:space="0" w:color="auto"/>
            </w:tcBorders>
          </w:tcPr>
          <w:p w14:paraId="15A48D91" w14:textId="77777777" w:rsidR="00D6664E" w:rsidRPr="001E05DC" w:rsidRDefault="00D6664E" w:rsidP="001A26A3">
            <w:pPr>
              <w:spacing w:after="160" w:line="259" w:lineRule="auto"/>
            </w:pPr>
          </w:p>
        </w:tc>
        <w:tc>
          <w:tcPr>
            <w:tcW w:w="4309" w:type="dxa"/>
            <w:tcBorders>
              <w:bottom w:val="single" w:sz="12" w:space="0" w:color="auto"/>
            </w:tcBorders>
          </w:tcPr>
          <w:p w14:paraId="64D7A68D" w14:textId="77777777" w:rsidR="00D6664E" w:rsidRPr="001E05DC" w:rsidRDefault="00D6664E" w:rsidP="001A26A3">
            <w:pPr>
              <w:spacing w:after="160" w:line="259" w:lineRule="auto"/>
            </w:pPr>
            <w:r w:rsidRPr="001E05DC">
              <w:t>None = no protected area falls within commune, MULTI = more than one category of protected area falls within commune, WS = wildlife sanctuary, NP = national park, PL = protected landscape, MUA = multiple-use area, RMS = RAMSAR</w:t>
            </w:r>
          </w:p>
        </w:tc>
      </w:tr>
    </w:tbl>
    <w:p w14:paraId="75D090BF" w14:textId="4E4B86E1" w:rsidR="00D6664E" w:rsidRDefault="00D6664E"/>
    <w:p w14:paraId="42823AA2" w14:textId="19102AFA" w:rsidR="00D6664E" w:rsidRDefault="00D6664E"/>
    <w:p w14:paraId="1C4D6F4C" w14:textId="61B36C1B" w:rsidR="00D6664E" w:rsidRDefault="00D6664E"/>
    <w:p w14:paraId="3ABDF381" w14:textId="77777777" w:rsidR="00D6664E" w:rsidRDefault="00D6664E">
      <w:pPr>
        <w:sectPr w:rsidR="00D6664E" w:rsidSect="00D6664E">
          <w:pgSz w:w="16838" w:h="11906" w:orient="landscape"/>
          <w:pgMar w:top="1440" w:right="1440" w:bottom="1440" w:left="1440" w:header="708" w:footer="708" w:gutter="0"/>
          <w:cols w:space="708"/>
          <w:docGrid w:linePitch="360"/>
        </w:sectPr>
      </w:pPr>
    </w:p>
    <w:p w14:paraId="3B473C2C" w14:textId="59F694A8" w:rsidR="00D6664E" w:rsidRDefault="00D6664E">
      <w:pPr>
        <w:rPr>
          <w:b/>
          <w:bCs/>
        </w:rPr>
      </w:pPr>
      <w:r>
        <w:rPr>
          <w:b/>
          <w:bCs/>
        </w:rPr>
        <w:lastRenderedPageBreak/>
        <w:t xml:space="preserve">Results </w:t>
      </w:r>
    </w:p>
    <w:p w14:paraId="39D401F4" w14:textId="68172DC2" w:rsidR="00D6664E" w:rsidRDefault="00515BD5" w:rsidP="00D6664E">
      <w:pPr>
        <w:rPr>
          <w:i/>
          <w:iCs/>
        </w:rPr>
      </w:pPr>
      <w:r>
        <w:rPr>
          <w:i/>
          <w:iCs/>
        </w:rPr>
        <w:t>Socioeconomic predictors of forest cover at the Commune level</w:t>
      </w:r>
    </w:p>
    <w:p w14:paraId="155BC3D0" w14:textId="1D7035E4" w:rsidR="00D6664E" w:rsidRDefault="00D6664E" w:rsidP="00D6664E">
      <w:r>
        <w:t>Initial within-set model selection resulted in a final candidate set with 10 models and 13 unique variables (</w:t>
      </w:r>
      <w:r w:rsidRPr="00E5353D">
        <w:t>Table S19</w:t>
      </w:r>
      <w:r>
        <w:t>). There was a single top model according to AIC (m1), with all other models having delta AIC values of more than 18 (</w:t>
      </w:r>
      <w:r w:rsidRPr="00E5353D">
        <w:t>Table S19</w:t>
      </w:r>
      <w:r>
        <w:t>). The top model only had one non-control variable - population density (Table 4). The random effects term with the highest variance was Commune (10.45 [SD = 3.23], 60% of the total random effect variance), followed by Province (6.77 [SD = 2.60], 39% of the total random effect variance</w:t>
      </w:r>
      <w:r w:rsidRPr="00B45568">
        <w:t xml:space="preserve">, Table 4). </w:t>
      </w:r>
      <w:r>
        <w:t>The variance explained by year at both the commune and province level was low (0.005 [SD = 0.068] and 0.0005 [SD = 0.022] respectively), contributing approximately 1% of the total random effect variance (</w:t>
      </w:r>
      <w:r w:rsidRPr="00B45568">
        <w:t xml:space="preserve">Table 4). </w:t>
      </w:r>
      <w:r>
        <w:t>The marginal R</w:t>
      </w:r>
      <w:r w:rsidRPr="00DC5403">
        <w:rPr>
          <w:vertAlign w:val="superscript"/>
        </w:rPr>
        <w:t>2</w:t>
      </w:r>
      <w:r>
        <w:t xml:space="preserve"> (fixed effects only) was 0.78 (78%), and the conditional R</w:t>
      </w:r>
      <w:r w:rsidRPr="00DC5403">
        <w:rPr>
          <w:vertAlign w:val="superscript"/>
        </w:rPr>
        <w:t>2</w:t>
      </w:r>
      <w:r>
        <w:t xml:space="preserve"> (fixed and random effects) was </w:t>
      </w:r>
      <w:r w:rsidR="00267F13">
        <w:t>&gt;0.99.</w:t>
      </w:r>
      <w:r>
        <w:t xml:space="preserve"> The largest positive effect was from mean elevation (rate ratio = 2.861, </w:t>
      </w:r>
      <w:r w:rsidRPr="00B45568">
        <w:t xml:space="preserve">Table 4) </w:t>
      </w:r>
      <w:r>
        <w:t>which relates to 0.6 forest pixels (0.06 km</w:t>
      </w:r>
      <w:r w:rsidRPr="00F10EA9">
        <w:rPr>
          <w:vertAlign w:val="superscript"/>
        </w:rPr>
        <w:t>2</w:t>
      </w:r>
      <w:r>
        <w:t>) predicted within an “average” commune (i.e., all other fixed and random effects set to their mean) when mean elevation is at the minimum within the country. When the mean elevation is at the maximum found within the country (and all other terms are set to their mean), the number of forest pixels predicted is 13,380 (1,204 km</w:t>
      </w:r>
      <w:r w:rsidRPr="00F10EA9">
        <w:rPr>
          <w:vertAlign w:val="superscript"/>
        </w:rPr>
        <w:t>2</w:t>
      </w:r>
      <w:r>
        <w:t xml:space="preserve">). This highlights that higher elevation areas of Cambodia are much more likely to be forested than lower elevation areas. The strongest negative effect was from population density (rate ratio = 0.001, </w:t>
      </w:r>
      <w:r w:rsidRPr="00B45568">
        <w:t xml:space="preserve">Table 4) </w:t>
      </w:r>
      <w:r>
        <w:t>which relates to approximately 1.5 predicted forest pixels (0.14 km</w:t>
      </w:r>
      <w:r w:rsidRPr="005B6361">
        <w:rPr>
          <w:vertAlign w:val="superscript"/>
        </w:rPr>
        <w:t>2</w:t>
      </w:r>
      <w:r>
        <w:t xml:space="preserve">) at the minimum value of population density found within the country, contrasting with a prediction of effectively zero (2.22 </w:t>
      </w:r>
      <w:r>
        <w:rPr>
          <w:rFonts w:cstheme="minorHAnsi"/>
        </w:rPr>
        <w:t>×</w:t>
      </w:r>
      <w:r>
        <w:t xml:space="preserve"> 10</w:t>
      </w:r>
      <w:r w:rsidRPr="005B6361">
        <w:rPr>
          <w:vertAlign w:val="superscript"/>
        </w:rPr>
        <w:t>-16</w:t>
      </w:r>
      <w:r>
        <w:t xml:space="preserve">) forest pixels at the highest value of population density within the country. All other model terms, excluding the presence of ELCs, had positive effects on forest cover </w:t>
      </w:r>
      <w:r w:rsidRPr="00B45568">
        <w:t xml:space="preserve">(Table 4). These </w:t>
      </w:r>
      <w:r>
        <w:t xml:space="preserve">effects suggest that remote communes (large distances to provincial capitals) that are centrally located within the country (far away from international borders) are predicted to have high forest cover. </w:t>
      </w:r>
    </w:p>
    <w:p w14:paraId="7C73B1B0" w14:textId="77777777" w:rsidR="00D6664E" w:rsidRDefault="00D6664E" w:rsidP="00D6664E">
      <w:r>
        <w:t xml:space="preserve">The results from the final commune-level model must, however, be viewed with extreme caution because model validation revealed some serious underlying issues. As is suggested by the variance associated with the commune-level random effect term, there was extreme variation between communes for all variables (predictors and response, Figure 5). This between-group variance results in the model being unsuitable for generalised (i.e., ‘global’) predictions (Figure 5). Intercept and slope estimates between communes, even within the same province, varied hugely (Figure 6), and this issue was highlighted in diagnostic plots where we see that the assumption of normality of deviations of the conditional means of the random effects (for commune) from the global intercept is violated (Figure </w:t>
      </w:r>
      <w:r w:rsidRPr="00E5353D">
        <w:t>S6</w:t>
      </w:r>
      <w:r>
        <w:t xml:space="preserve">). Furthermore, the model residuals displayed heteroskedasticity, with the model predicting particularly poorly for lower values of the response (Figure </w:t>
      </w:r>
      <w:r w:rsidRPr="00E5353D">
        <w:t>S7</w:t>
      </w:r>
      <w:r>
        <w:t xml:space="preserve">). Therefore, drawing general inferences about the relationships between forest cover and socioeconomics at the country level using this model is inappropriate. </w:t>
      </w:r>
    </w:p>
    <w:p w14:paraId="667A9D5E" w14:textId="158307AA" w:rsidR="00515BD5" w:rsidRDefault="00515BD5" w:rsidP="00515BD5">
      <w:pPr>
        <w:rPr>
          <w:i/>
          <w:iCs/>
        </w:rPr>
      </w:pPr>
      <w:r>
        <w:rPr>
          <w:i/>
          <w:iCs/>
        </w:rPr>
        <w:t xml:space="preserve">Socioeconomic predictors of forest cover at the </w:t>
      </w:r>
      <w:proofErr w:type="gramStart"/>
      <w:r>
        <w:rPr>
          <w:i/>
          <w:iCs/>
        </w:rPr>
        <w:t>Province</w:t>
      </w:r>
      <w:proofErr w:type="gramEnd"/>
      <w:r>
        <w:rPr>
          <w:i/>
          <w:iCs/>
        </w:rPr>
        <w:t xml:space="preserve"> level</w:t>
      </w:r>
    </w:p>
    <w:p w14:paraId="4E254E74" w14:textId="663BE5D9" w:rsidR="0011048D" w:rsidRDefault="0011048D" w:rsidP="0011048D">
      <w:r>
        <w:t>The province-level models were run to eliminate the commune-level variation and to identify any broader relationships between forest cover and socioeconomics. A candidate set of 19 models was built and an evaluation of AIC selected a single model (m8) as the top model (</w:t>
      </w:r>
      <w:r w:rsidRPr="0028392B">
        <w:t>Table S20</w:t>
      </w:r>
      <w:r>
        <w:t xml:space="preserve">). Model m5 had some support (delta AIC = 5, </w:t>
      </w:r>
      <w:r w:rsidRPr="0028392B">
        <w:t>Table S20</w:t>
      </w:r>
      <w:r>
        <w:t xml:space="preserve">) but was a simpler version of m8 and therefore inferences were drawn from m8 alone. The random effects term with the highest variance was Province (1.18 [SD = 1.08], which constituted </w:t>
      </w:r>
      <w:r w:rsidRPr="0028392B">
        <w:t>99%</w:t>
      </w:r>
      <w:r>
        <w:t xml:space="preserve"> of the total random effects variance), followed by year (0.006 [SD = 0.077], which was </w:t>
      </w:r>
      <w:r w:rsidRPr="0028392B">
        <w:t>1%</w:t>
      </w:r>
      <w:r>
        <w:t xml:space="preserve"> of the total random effects variance). The marginal R</w:t>
      </w:r>
      <w:r w:rsidRPr="00E5353D">
        <w:rPr>
          <w:vertAlign w:val="superscript"/>
        </w:rPr>
        <w:t>2</w:t>
      </w:r>
      <w:r>
        <w:t xml:space="preserve"> (fixed effects only) was 0.71 (71%) and the conditional R</w:t>
      </w:r>
      <w:r w:rsidRPr="00E5353D">
        <w:rPr>
          <w:vertAlign w:val="superscript"/>
        </w:rPr>
        <w:t>2</w:t>
      </w:r>
      <w:r>
        <w:t xml:space="preserve"> (fixed and random effects) was 0.99 (99%). </w:t>
      </w:r>
      <w:r>
        <w:lastRenderedPageBreak/>
        <w:t>Presence of ELCs and presence of PAs had the largest two positive effects relative to their refences levels (no ELCs, no PAs), suggesting that provinces that have those two features are predicted to also have higher forest cover (rate ratios = 1.51 and 1.64 respectively). In provinces where the proportion of males in school and distance to school are both low, higher levels of forest cover are predicted compared with provinces where these variables are high. Furthermore, in provinces where elevation, distance to an international border, and distance to the provincial capital are low, forest cover is predicted to be higher than in provinces where these variables are high. However, all the above effects are weak (Figures 7 &amp; 8). For example, the difference in the predicted number of forest pixels between a province with a low proportion of males in school and a province with a high proportion (with all other variables set to low), is 200 (18 km</w:t>
      </w:r>
      <w:r w:rsidRPr="009D05E0">
        <w:rPr>
          <w:vertAlign w:val="superscript"/>
        </w:rPr>
        <w:t>2</w:t>
      </w:r>
      <w:r>
        <w:t>). The difference in the number of predicted forest pixels between a province with low median distances to schools and a province with high median distances (with all other variables set to low), is 689 (62 km</w:t>
      </w:r>
      <w:r w:rsidRPr="00586D3B">
        <w:rPr>
          <w:vertAlign w:val="superscript"/>
        </w:rPr>
        <w:t>2</w:t>
      </w:r>
      <w:r>
        <w:t xml:space="preserve">). As standalone figures these appear large, but in the context of the range of the response variable (minimum value of 54 forest pixels to a maximum of </w:t>
      </w:r>
      <w:r w:rsidRPr="00586D3B">
        <w:t>146</w:t>
      </w:r>
      <w:r>
        <w:t>,</w:t>
      </w:r>
      <w:r w:rsidRPr="00586D3B">
        <w:t>876</w:t>
      </w:r>
      <w:r>
        <w:t xml:space="preserve"> forest pixels), the effects are relatively weak. Presence of PAs had the largest effect on predicted forest pixels. The number of forest pixels predicted for a province with PA presence is 36,890 (3,320 km</w:t>
      </w:r>
      <w:r w:rsidRPr="00586D3B">
        <w:rPr>
          <w:vertAlign w:val="superscript"/>
        </w:rPr>
        <w:t>2</w:t>
      </w:r>
      <w:r>
        <w:t xml:space="preserve">) higher than for a province with no PA presence. This emphasises the relationship between forested land and protected areas in Cambodia. The size of the effects for the two socioeconomic predictors (proportion of males in school, and distance to school) in the top model suggest that these variables have little power to predict forest cover at the provincial level in Cambodia, but that the presence of protected areas and economic land concessions do. </w:t>
      </w:r>
    </w:p>
    <w:p w14:paraId="083FA5D7" w14:textId="77777777" w:rsidR="0011048D" w:rsidRPr="00F5783B" w:rsidRDefault="0011048D" w:rsidP="0011048D">
      <w:r w:rsidRPr="00F5783B">
        <w:rPr>
          <w:i/>
          <w:iCs/>
        </w:rPr>
        <w:t>Cluster analysis</w:t>
      </w:r>
    </w:p>
    <w:p w14:paraId="58197645" w14:textId="7BC936F8" w:rsidR="0011048D" w:rsidRPr="005D6589" w:rsidRDefault="0011048D" w:rsidP="0011048D">
      <w:r>
        <w:t>The UPGMA clustering had the highest cophenetic correlation (0.79) and the lowest Gower distance (254.14) and was therefore selected. The matrix correlation statistic suggested that 4 clusters were optimal, but that between 3 and 7 clusters had very similar support. When divided by 4 clusters, there was a large group (</w:t>
      </w:r>
      <w:r w:rsidR="00AF7E60" w:rsidRPr="00AF7E60">
        <w:rPr>
          <w:i/>
          <w:iCs/>
        </w:rPr>
        <w:t>n</w:t>
      </w:r>
      <w:r w:rsidR="00AF7E60">
        <w:t xml:space="preserve"> = </w:t>
      </w:r>
      <w:r w:rsidRPr="00AF7E60">
        <w:t>16</w:t>
      </w:r>
      <w:r>
        <w:t>) of provinces that fell into a single cluster, and so</w:t>
      </w:r>
      <w:r w:rsidR="00F5783B">
        <w:t xml:space="preserve"> I chose</w:t>
      </w:r>
      <w:r>
        <w:t xml:space="preserve"> 5 clusters to add further nuance (Figure 9). The provinces within clusters were geographically contiguous (Figure 10), although clusters that had smaller cophenetic distances (i.e., were closer on the dendrogram, Figure 9) were not necessarily geographically contiguous. The largest cluster (cluster 5) dominated a central strip of the country, separating the smaller, and more similar clusters (Figure 10). These results suggest that provinces often have similar socioeconomic conditions to that of their neighbours, but that there are also distinct regions within the country that can be characterised by their socioeconomics rather than their geography. A heatmap of the socioeconomic variable values for each cluster revealed some distinguishing patterns (Figure 11). The largest cluster (cluster 5) was </w:t>
      </w:r>
      <w:r w:rsidR="00F5783B">
        <w:t>categorised</w:t>
      </w:r>
      <w:r>
        <w:t xml:space="preserve"> by high or very high values of all variables, which translates t</w:t>
      </w:r>
      <w:r w:rsidR="00F5783B">
        <w:t>o</w:t>
      </w:r>
      <w:r>
        <w:t xml:space="preserve"> provinces with high population density, high education levels, high proportions of primary and secondary sector workers, and high migration (Table 5). This contrasts with cluster 2, which has predominantly low values for the socioeconomic variables which translates to provinces with low population density, low levels of education, low levels of primary sector employment (higher secondary sector employment), and low levels of migration (Table 5). Clusters 3 and 4 had the highest levels of migration (and interestingly the highest levels of land conflict), education, and population density, reflecting the presence of two of the three largest cities and significant urban development. Cluster 1 had the lowest population density, education, proportion of secondary sector workers, and migration, reflecting the clusters remote geography and rural character. Provinces within cluster 1 were also the most forested but had also lost the most forest during the study period (Figure 12). Provinces within cluster 5 were generally the next most forested after cluster 1 and had also lost large areas of forest during the study period (Figure 12). Cluster 3 had the least amount of forest, </w:t>
      </w:r>
      <w:r>
        <w:lastRenderedPageBreak/>
        <w:t xml:space="preserve">which was expected due to high levels of urbanisation and agriculture. Clusters 1 and 2 had the highest elevation, and clusters 1 and 5 had the highest mean distance to a provincial capital (Figure 12). </w:t>
      </w:r>
    </w:p>
    <w:p w14:paraId="1852343F" w14:textId="7416B7FF" w:rsidR="0011048D" w:rsidRPr="00A2432B" w:rsidRDefault="0011048D" w:rsidP="0011048D">
      <w:pPr>
        <w:rPr>
          <w:b/>
          <w:bCs/>
          <w:sz w:val="20"/>
          <w:szCs w:val="20"/>
        </w:rPr>
      </w:pPr>
      <w:r w:rsidRPr="00A2432B">
        <w:rPr>
          <w:b/>
          <w:bCs/>
          <w:sz w:val="20"/>
          <w:szCs w:val="20"/>
        </w:rPr>
        <w:t xml:space="preserve">Table </w:t>
      </w:r>
      <w:r w:rsidR="005D6589">
        <w:rPr>
          <w:b/>
          <w:bCs/>
          <w:sz w:val="20"/>
          <w:szCs w:val="20"/>
        </w:rPr>
        <w:t>2</w:t>
      </w:r>
      <w:r w:rsidRPr="00A2432B">
        <w:rPr>
          <w:b/>
          <w:bCs/>
          <w:sz w:val="20"/>
          <w:szCs w:val="20"/>
        </w:rPr>
        <w:t>. Model outputs</w:t>
      </w:r>
      <w:r>
        <w:rPr>
          <w:b/>
          <w:bCs/>
          <w:sz w:val="20"/>
          <w:szCs w:val="20"/>
        </w:rPr>
        <w:t xml:space="preserve"> and rate ratios</w:t>
      </w:r>
      <w:r w:rsidRPr="00A2432B">
        <w:rPr>
          <w:b/>
          <w:bCs/>
          <w:sz w:val="20"/>
          <w:szCs w:val="20"/>
        </w:rPr>
        <w:t xml:space="preserve"> from the top models </w:t>
      </w:r>
      <w:r>
        <w:rPr>
          <w:b/>
          <w:bCs/>
          <w:sz w:val="20"/>
          <w:szCs w:val="20"/>
        </w:rPr>
        <w:t>from the socioeconomic analysis. Outputs are</w:t>
      </w:r>
      <w:r w:rsidRPr="00A2432B">
        <w:rPr>
          <w:b/>
          <w:bCs/>
          <w:sz w:val="20"/>
          <w:szCs w:val="20"/>
        </w:rPr>
        <w:t xml:space="preserve"> for the commune-level analysis and the province-level analysis.</w:t>
      </w:r>
      <w:r>
        <w:rPr>
          <w:b/>
          <w:bCs/>
          <w:sz w:val="20"/>
          <w:szCs w:val="20"/>
        </w:rPr>
        <w:t xml:space="preserve"> Reported coefficients are on the link (log) scale. </w:t>
      </w:r>
    </w:p>
    <w:tbl>
      <w:tblPr>
        <w:tblW w:w="8221" w:type="dxa"/>
        <w:tblLook w:val="04A0" w:firstRow="1" w:lastRow="0" w:firstColumn="1" w:lastColumn="0" w:noHBand="0" w:noVBand="1"/>
      </w:tblPr>
      <w:tblGrid>
        <w:gridCol w:w="3402"/>
        <w:gridCol w:w="993"/>
        <w:gridCol w:w="862"/>
        <w:gridCol w:w="872"/>
        <w:gridCol w:w="392"/>
        <w:gridCol w:w="850"/>
        <w:gridCol w:w="850"/>
      </w:tblGrid>
      <w:tr w:rsidR="0011048D" w:rsidRPr="00A2432B" w14:paraId="4E80384F" w14:textId="77777777" w:rsidTr="001A26A3">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24AB0FA2"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993" w:type="dxa"/>
            <w:tcBorders>
              <w:top w:val="single" w:sz="12" w:space="0" w:color="auto"/>
              <w:left w:val="nil"/>
              <w:bottom w:val="single" w:sz="12" w:space="0" w:color="auto"/>
              <w:right w:val="nil"/>
            </w:tcBorders>
            <w:shd w:val="clear" w:color="auto" w:fill="auto"/>
            <w:noWrap/>
            <w:vAlign w:val="bottom"/>
            <w:hideMark/>
          </w:tcPr>
          <w:p w14:paraId="51837CE9"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862" w:type="dxa"/>
            <w:tcBorders>
              <w:top w:val="single" w:sz="12" w:space="0" w:color="auto"/>
              <w:left w:val="nil"/>
              <w:bottom w:val="single" w:sz="12" w:space="0" w:color="auto"/>
              <w:right w:val="nil"/>
            </w:tcBorders>
            <w:shd w:val="clear" w:color="auto" w:fill="auto"/>
            <w:noWrap/>
            <w:vAlign w:val="bottom"/>
            <w:hideMark/>
          </w:tcPr>
          <w:p w14:paraId="3C5BE64A"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proofErr w:type="spellStart"/>
            <w:r w:rsidRPr="00A2432B">
              <w:rPr>
                <w:rFonts w:ascii="Calibri" w:eastAsia="Times New Roman" w:hAnsi="Calibri" w:cs="Calibri"/>
                <w:b/>
                <w:bCs/>
                <w:color w:val="000000"/>
                <w:sz w:val="20"/>
                <w:szCs w:val="20"/>
                <w:lang w:eastAsia="en-GB"/>
              </w:rPr>
              <w:t>Std.Dev</w:t>
            </w:r>
            <w:proofErr w:type="spellEnd"/>
          </w:p>
        </w:tc>
        <w:tc>
          <w:tcPr>
            <w:tcW w:w="1264" w:type="dxa"/>
            <w:gridSpan w:val="2"/>
            <w:tcBorders>
              <w:top w:val="single" w:sz="12" w:space="0" w:color="auto"/>
              <w:left w:val="nil"/>
              <w:bottom w:val="single" w:sz="12" w:space="0" w:color="auto"/>
              <w:right w:val="nil"/>
            </w:tcBorders>
            <w:shd w:val="clear" w:color="auto" w:fill="auto"/>
            <w:noWrap/>
            <w:vAlign w:val="bottom"/>
            <w:hideMark/>
          </w:tcPr>
          <w:p w14:paraId="2C9E7116"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850" w:type="dxa"/>
            <w:tcBorders>
              <w:top w:val="single" w:sz="12" w:space="0" w:color="auto"/>
              <w:left w:val="nil"/>
              <w:bottom w:val="single" w:sz="12" w:space="0" w:color="auto"/>
              <w:right w:val="nil"/>
            </w:tcBorders>
            <w:shd w:val="clear" w:color="auto" w:fill="auto"/>
            <w:noWrap/>
            <w:vAlign w:val="bottom"/>
            <w:hideMark/>
          </w:tcPr>
          <w:p w14:paraId="5565286A"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c>
          <w:tcPr>
            <w:tcW w:w="850" w:type="dxa"/>
            <w:tcBorders>
              <w:top w:val="single" w:sz="12" w:space="0" w:color="auto"/>
              <w:left w:val="nil"/>
              <w:bottom w:val="single" w:sz="12" w:space="0" w:color="auto"/>
              <w:right w:val="nil"/>
            </w:tcBorders>
          </w:tcPr>
          <w:p w14:paraId="24CC5907"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A66892">
              <w:rPr>
                <w:rFonts w:ascii="Calibri" w:eastAsia="Times New Roman" w:hAnsi="Calibri" w:cs="Calibri"/>
                <w:b/>
                <w:bCs/>
                <w:i/>
                <w:iCs/>
                <w:color w:val="000000"/>
                <w:sz w:val="20"/>
                <w:szCs w:val="20"/>
                <w:vertAlign w:val="superscript"/>
                <w:lang w:eastAsia="en-GB"/>
              </w:rPr>
              <w:t>a</w:t>
            </w:r>
            <w:proofErr w:type="spellEnd"/>
          </w:p>
        </w:tc>
      </w:tr>
      <w:tr w:rsidR="0011048D" w:rsidRPr="00A2432B" w14:paraId="3A459899" w14:textId="77777777" w:rsidTr="001A26A3">
        <w:trPr>
          <w:trHeight w:val="288"/>
        </w:trPr>
        <w:tc>
          <w:tcPr>
            <w:tcW w:w="3402" w:type="dxa"/>
            <w:tcBorders>
              <w:top w:val="single" w:sz="12" w:space="0" w:color="auto"/>
              <w:left w:val="nil"/>
              <w:bottom w:val="nil"/>
              <w:right w:val="nil"/>
            </w:tcBorders>
            <w:shd w:val="clear" w:color="auto" w:fill="auto"/>
            <w:noWrap/>
            <w:hideMark/>
          </w:tcPr>
          <w:p w14:paraId="27FD1594"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993" w:type="dxa"/>
            <w:tcBorders>
              <w:top w:val="single" w:sz="12" w:space="0" w:color="auto"/>
              <w:left w:val="nil"/>
              <w:bottom w:val="nil"/>
              <w:right w:val="nil"/>
            </w:tcBorders>
            <w:shd w:val="clear" w:color="auto" w:fill="auto"/>
            <w:noWrap/>
            <w:hideMark/>
          </w:tcPr>
          <w:p w14:paraId="3331914E"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p>
        </w:tc>
        <w:tc>
          <w:tcPr>
            <w:tcW w:w="1734" w:type="dxa"/>
            <w:gridSpan w:val="2"/>
            <w:tcBorders>
              <w:top w:val="single" w:sz="12" w:space="0" w:color="auto"/>
              <w:left w:val="nil"/>
              <w:bottom w:val="nil"/>
              <w:right w:val="nil"/>
            </w:tcBorders>
            <w:shd w:val="clear" w:color="auto" w:fill="auto"/>
            <w:noWrap/>
            <w:hideMark/>
          </w:tcPr>
          <w:p w14:paraId="0FA01C3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392" w:type="dxa"/>
            <w:tcBorders>
              <w:top w:val="single" w:sz="12" w:space="0" w:color="auto"/>
              <w:left w:val="nil"/>
              <w:bottom w:val="nil"/>
              <w:right w:val="nil"/>
            </w:tcBorders>
            <w:shd w:val="clear" w:color="auto" w:fill="auto"/>
            <w:noWrap/>
            <w:hideMark/>
          </w:tcPr>
          <w:p w14:paraId="0C66B99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shd w:val="clear" w:color="auto" w:fill="auto"/>
            <w:noWrap/>
            <w:hideMark/>
          </w:tcPr>
          <w:p w14:paraId="5BEA2F9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tcPr>
          <w:p w14:paraId="422FAE7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55FDF9A3" w14:textId="77777777" w:rsidTr="001A26A3">
        <w:trPr>
          <w:trHeight w:val="288"/>
        </w:trPr>
        <w:tc>
          <w:tcPr>
            <w:tcW w:w="3402" w:type="dxa"/>
            <w:tcBorders>
              <w:top w:val="nil"/>
              <w:left w:val="nil"/>
              <w:bottom w:val="nil"/>
              <w:right w:val="nil"/>
            </w:tcBorders>
            <w:shd w:val="clear" w:color="auto" w:fill="auto"/>
            <w:noWrap/>
            <w:hideMark/>
          </w:tcPr>
          <w:p w14:paraId="1AFBFF59"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507FC40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c>
          <w:tcPr>
            <w:tcW w:w="862" w:type="dxa"/>
            <w:tcBorders>
              <w:top w:val="nil"/>
              <w:left w:val="nil"/>
              <w:bottom w:val="nil"/>
              <w:right w:val="nil"/>
            </w:tcBorders>
            <w:shd w:val="clear" w:color="auto" w:fill="auto"/>
            <w:noWrap/>
            <w:hideMark/>
          </w:tcPr>
          <w:p w14:paraId="50906AC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F5D488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48B3728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273C791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756FDEF1" w14:textId="77777777" w:rsidTr="001A26A3">
        <w:trPr>
          <w:trHeight w:val="288"/>
        </w:trPr>
        <w:tc>
          <w:tcPr>
            <w:tcW w:w="3402" w:type="dxa"/>
            <w:tcBorders>
              <w:top w:val="nil"/>
              <w:left w:val="nil"/>
              <w:bottom w:val="nil"/>
              <w:right w:val="nil"/>
            </w:tcBorders>
            <w:shd w:val="clear" w:color="auto" w:fill="auto"/>
            <w:noWrap/>
            <w:hideMark/>
          </w:tcPr>
          <w:p w14:paraId="0B5EC858"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993" w:type="dxa"/>
            <w:tcBorders>
              <w:top w:val="nil"/>
              <w:left w:val="nil"/>
              <w:bottom w:val="nil"/>
              <w:right w:val="nil"/>
            </w:tcBorders>
            <w:shd w:val="clear" w:color="auto" w:fill="auto"/>
            <w:noWrap/>
            <w:hideMark/>
          </w:tcPr>
          <w:p w14:paraId="4E38A18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862" w:type="dxa"/>
            <w:tcBorders>
              <w:top w:val="nil"/>
              <w:left w:val="nil"/>
              <w:bottom w:val="nil"/>
              <w:right w:val="nil"/>
            </w:tcBorders>
            <w:shd w:val="clear" w:color="auto" w:fill="auto"/>
            <w:noWrap/>
            <w:hideMark/>
          </w:tcPr>
          <w:p w14:paraId="6D9A5FE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264" w:type="dxa"/>
            <w:gridSpan w:val="2"/>
            <w:tcBorders>
              <w:top w:val="nil"/>
              <w:left w:val="nil"/>
              <w:bottom w:val="nil"/>
              <w:right w:val="nil"/>
            </w:tcBorders>
            <w:shd w:val="clear" w:color="auto" w:fill="auto"/>
            <w:noWrap/>
            <w:hideMark/>
          </w:tcPr>
          <w:p w14:paraId="565F392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E1F70A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731329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32A59581" w14:textId="77777777" w:rsidTr="001A26A3">
        <w:trPr>
          <w:trHeight w:val="288"/>
        </w:trPr>
        <w:tc>
          <w:tcPr>
            <w:tcW w:w="3402" w:type="dxa"/>
            <w:tcBorders>
              <w:top w:val="nil"/>
              <w:left w:val="nil"/>
              <w:bottom w:val="nil"/>
              <w:right w:val="nil"/>
            </w:tcBorders>
            <w:shd w:val="clear" w:color="auto" w:fill="auto"/>
            <w:noWrap/>
            <w:hideMark/>
          </w:tcPr>
          <w:p w14:paraId="5FC8B3F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993" w:type="dxa"/>
            <w:tcBorders>
              <w:top w:val="nil"/>
              <w:left w:val="nil"/>
              <w:bottom w:val="nil"/>
              <w:right w:val="nil"/>
            </w:tcBorders>
            <w:shd w:val="clear" w:color="auto" w:fill="auto"/>
            <w:noWrap/>
            <w:hideMark/>
          </w:tcPr>
          <w:p w14:paraId="31AC101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862" w:type="dxa"/>
            <w:tcBorders>
              <w:top w:val="nil"/>
              <w:left w:val="nil"/>
              <w:bottom w:val="nil"/>
              <w:right w:val="nil"/>
            </w:tcBorders>
            <w:shd w:val="clear" w:color="auto" w:fill="auto"/>
            <w:noWrap/>
            <w:hideMark/>
          </w:tcPr>
          <w:p w14:paraId="30F1757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264" w:type="dxa"/>
            <w:gridSpan w:val="2"/>
            <w:tcBorders>
              <w:top w:val="nil"/>
              <w:left w:val="nil"/>
              <w:bottom w:val="nil"/>
              <w:right w:val="nil"/>
            </w:tcBorders>
            <w:shd w:val="clear" w:color="auto" w:fill="auto"/>
            <w:noWrap/>
            <w:hideMark/>
          </w:tcPr>
          <w:p w14:paraId="3A34BB9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40D4369"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5BDFC56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4DD579A8" w14:textId="77777777" w:rsidTr="001A26A3">
        <w:trPr>
          <w:trHeight w:val="288"/>
        </w:trPr>
        <w:tc>
          <w:tcPr>
            <w:tcW w:w="3402" w:type="dxa"/>
            <w:tcBorders>
              <w:top w:val="nil"/>
              <w:left w:val="nil"/>
              <w:bottom w:val="nil"/>
              <w:right w:val="nil"/>
            </w:tcBorders>
            <w:shd w:val="clear" w:color="auto" w:fill="auto"/>
            <w:noWrap/>
            <w:hideMark/>
          </w:tcPr>
          <w:p w14:paraId="1565447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6900517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862" w:type="dxa"/>
            <w:tcBorders>
              <w:top w:val="nil"/>
              <w:left w:val="nil"/>
              <w:bottom w:val="nil"/>
              <w:right w:val="nil"/>
            </w:tcBorders>
            <w:shd w:val="clear" w:color="auto" w:fill="auto"/>
            <w:noWrap/>
            <w:hideMark/>
          </w:tcPr>
          <w:p w14:paraId="4C41F99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264" w:type="dxa"/>
            <w:gridSpan w:val="2"/>
            <w:tcBorders>
              <w:top w:val="nil"/>
              <w:left w:val="nil"/>
              <w:bottom w:val="nil"/>
              <w:right w:val="nil"/>
            </w:tcBorders>
            <w:shd w:val="clear" w:color="auto" w:fill="auto"/>
            <w:noWrap/>
            <w:hideMark/>
          </w:tcPr>
          <w:p w14:paraId="1A116BB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295D9B4E"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071BBAA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DBFFA03" w14:textId="77777777" w:rsidTr="001A26A3">
        <w:trPr>
          <w:trHeight w:val="288"/>
        </w:trPr>
        <w:tc>
          <w:tcPr>
            <w:tcW w:w="3402" w:type="dxa"/>
            <w:tcBorders>
              <w:top w:val="nil"/>
              <w:left w:val="nil"/>
              <w:bottom w:val="nil"/>
              <w:right w:val="nil"/>
            </w:tcBorders>
            <w:shd w:val="clear" w:color="auto" w:fill="auto"/>
            <w:noWrap/>
            <w:hideMark/>
          </w:tcPr>
          <w:p w14:paraId="11A8F0B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19271EF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862" w:type="dxa"/>
            <w:tcBorders>
              <w:top w:val="nil"/>
              <w:left w:val="nil"/>
              <w:bottom w:val="nil"/>
              <w:right w:val="nil"/>
            </w:tcBorders>
            <w:shd w:val="clear" w:color="auto" w:fill="auto"/>
            <w:noWrap/>
            <w:hideMark/>
          </w:tcPr>
          <w:p w14:paraId="0CDB504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264" w:type="dxa"/>
            <w:gridSpan w:val="2"/>
            <w:tcBorders>
              <w:top w:val="nil"/>
              <w:left w:val="nil"/>
              <w:bottom w:val="nil"/>
              <w:right w:val="nil"/>
            </w:tcBorders>
            <w:shd w:val="clear" w:color="auto" w:fill="auto"/>
            <w:noWrap/>
            <w:hideMark/>
          </w:tcPr>
          <w:p w14:paraId="54A2B0B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0634EC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CD1F56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D9C4FFC" w14:textId="77777777" w:rsidTr="001A26A3">
        <w:trPr>
          <w:trHeight w:val="288"/>
        </w:trPr>
        <w:tc>
          <w:tcPr>
            <w:tcW w:w="3402" w:type="dxa"/>
            <w:tcBorders>
              <w:top w:val="nil"/>
              <w:left w:val="nil"/>
              <w:bottom w:val="nil"/>
              <w:right w:val="nil"/>
            </w:tcBorders>
            <w:shd w:val="clear" w:color="auto" w:fill="auto"/>
            <w:noWrap/>
            <w:hideMark/>
          </w:tcPr>
          <w:p w14:paraId="68E7108A"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03727AF8"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59E420B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1FC89F5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6E94CA2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D1C314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2C4F1E39" w14:textId="77777777" w:rsidTr="001A26A3">
        <w:trPr>
          <w:trHeight w:val="288"/>
        </w:trPr>
        <w:tc>
          <w:tcPr>
            <w:tcW w:w="3402" w:type="dxa"/>
            <w:tcBorders>
              <w:top w:val="nil"/>
              <w:left w:val="nil"/>
              <w:bottom w:val="nil"/>
              <w:right w:val="nil"/>
            </w:tcBorders>
            <w:shd w:val="clear" w:color="auto" w:fill="auto"/>
            <w:noWrap/>
            <w:hideMark/>
          </w:tcPr>
          <w:p w14:paraId="10B5377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131C82B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7CF0403"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BD9D2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850" w:type="dxa"/>
            <w:tcBorders>
              <w:top w:val="nil"/>
              <w:left w:val="nil"/>
              <w:bottom w:val="nil"/>
              <w:right w:val="nil"/>
            </w:tcBorders>
            <w:shd w:val="clear" w:color="auto" w:fill="auto"/>
            <w:noWrap/>
            <w:hideMark/>
          </w:tcPr>
          <w:p w14:paraId="1E5A9EA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c>
          <w:tcPr>
            <w:tcW w:w="850" w:type="dxa"/>
            <w:tcBorders>
              <w:top w:val="nil"/>
              <w:left w:val="nil"/>
              <w:bottom w:val="nil"/>
              <w:right w:val="nil"/>
            </w:tcBorders>
          </w:tcPr>
          <w:p w14:paraId="15850CF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r>
      <w:tr w:rsidR="0011048D" w:rsidRPr="00A2432B" w14:paraId="14DA6774" w14:textId="77777777" w:rsidTr="001A26A3">
        <w:trPr>
          <w:trHeight w:val="288"/>
        </w:trPr>
        <w:tc>
          <w:tcPr>
            <w:tcW w:w="3402" w:type="dxa"/>
            <w:tcBorders>
              <w:top w:val="nil"/>
              <w:left w:val="nil"/>
              <w:bottom w:val="nil"/>
              <w:right w:val="nil"/>
            </w:tcBorders>
            <w:shd w:val="clear" w:color="auto" w:fill="auto"/>
            <w:noWrap/>
            <w:hideMark/>
          </w:tcPr>
          <w:p w14:paraId="724736E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993" w:type="dxa"/>
            <w:tcBorders>
              <w:top w:val="nil"/>
              <w:left w:val="nil"/>
              <w:bottom w:val="nil"/>
              <w:right w:val="nil"/>
            </w:tcBorders>
            <w:shd w:val="clear" w:color="auto" w:fill="auto"/>
            <w:noWrap/>
            <w:hideMark/>
          </w:tcPr>
          <w:p w14:paraId="3112906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03B117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518FB3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850" w:type="dxa"/>
            <w:tcBorders>
              <w:top w:val="nil"/>
              <w:left w:val="nil"/>
              <w:bottom w:val="nil"/>
              <w:right w:val="nil"/>
            </w:tcBorders>
            <w:shd w:val="clear" w:color="auto" w:fill="auto"/>
            <w:noWrap/>
            <w:hideMark/>
          </w:tcPr>
          <w:p w14:paraId="0A6A145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c>
          <w:tcPr>
            <w:tcW w:w="850" w:type="dxa"/>
            <w:tcBorders>
              <w:top w:val="nil"/>
              <w:left w:val="nil"/>
              <w:bottom w:val="nil"/>
              <w:right w:val="nil"/>
            </w:tcBorders>
          </w:tcPr>
          <w:p w14:paraId="229A4F2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w:t>
            </w:r>
          </w:p>
        </w:tc>
      </w:tr>
      <w:tr w:rsidR="0011048D" w:rsidRPr="00A2432B" w14:paraId="5FE540DD" w14:textId="77777777" w:rsidTr="001A26A3">
        <w:trPr>
          <w:trHeight w:val="288"/>
        </w:trPr>
        <w:tc>
          <w:tcPr>
            <w:tcW w:w="3402" w:type="dxa"/>
            <w:tcBorders>
              <w:top w:val="nil"/>
              <w:left w:val="nil"/>
              <w:bottom w:val="nil"/>
              <w:right w:val="nil"/>
            </w:tcBorders>
            <w:shd w:val="clear" w:color="auto" w:fill="auto"/>
            <w:noWrap/>
            <w:hideMark/>
          </w:tcPr>
          <w:p w14:paraId="19BF850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993" w:type="dxa"/>
            <w:tcBorders>
              <w:top w:val="nil"/>
              <w:left w:val="nil"/>
              <w:bottom w:val="nil"/>
              <w:right w:val="nil"/>
            </w:tcBorders>
            <w:shd w:val="clear" w:color="auto" w:fill="auto"/>
            <w:noWrap/>
            <w:hideMark/>
          </w:tcPr>
          <w:p w14:paraId="635F977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541967A"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036AA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850" w:type="dxa"/>
            <w:tcBorders>
              <w:top w:val="nil"/>
              <w:left w:val="nil"/>
              <w:bottom w:val="nil"/>
              <w:right w:val="nil"/>
            </w:tcBorders>
            <w:shd w:val="clear" w:color="auto" w:fill="auto"/>
            <w:noWrap/>
            <w:hideMark/>
          </w:tcPr>
          <w:p w14:paraId="6C3D847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c>
          <w:tcPr>
            <w:tcW w:w="850" w:type="dxa"/>
            <w:tcBorders>
              <w:top w:val="nil"/>
              <w:left w:val="nil"/>
              <w:bottom w:val="nil"/>
              <w:right w:val="nil"/>
            </w:tcBorders>
          </w:tcPr>
          <w:p w14:paraId="0F0F7AC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1</w:t>
            </w:r>
          </w:p>
        </w:tc>
      </w:tr>
      <w:tr w:rsidR="0011048D" w:rsidRPr="00A2432B" w14:paraId="162F17CF" w14:textId="77777777" w:rsidTr="001A26A3">
        <w:trPr>
          <w:trHeight w:val="288"/>
        </w:trPr>
        <w:tc>
          <w:tcPr>
            <w:tcW w:w="3402" w:type="dxa"/>
            <w:tcBorders>
              <w:top w:val="nil"/>
              <w:left w:val="nil"/>
              <w:bottom w:val="nil"/>
              <w:right w:val="nil"/>
            </w:tcBorders>
            <w:shd w:val="clear" w:color="auto" w:fill="auto"/>
            <w:noWrap/>
            <w:hideMark/>
          </w:tcPr>
          <w:p w14:paraId="78F636B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In'tl</w:t>
            </w:r>
            <w:proofErr w:type="spellEnd"/>
            <w:r w:rsidRPr="00A2432B">
              <w:rPr>
                <w:rFonts w:ascii="Calibri" w:eastAsia="Times New Roman" w:hAnsi="Calibri" w:cs="Calibri"/>
                <w:color w:val="000000"/>
                <w:sz w:val="20"/>
                <w:szCs w:val="20"/>
                <w:lang w:eastAsia="en-GB"/>
              </w:rPr>
              <w:t xml:space="preserve"> border</w:t>
            </w:r>
          </w:p>
        </w:tc>
        <w:tc>
          <w:tcPr>
            <w:tcW w:w="993" w:type="dxa"/>
            <w:tcBorders>
              <w:top w:val="nil"/>
              <w:left w:val="nil"/>
              <w:bottom w:val="nil"/>
              <w:right w:val="nil"/>
            </w:tcBorders>
            <w:shd w:val="clear" w:color="auto" w:fill="auto"/>
            <w:noWrap/>
            <w:hideMark/>
          </w:tcPr>
          <w:p w14:paraId="189D57C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73C622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28E403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850" w:type="dxa"/>
            <w:tcBorders>
              <w:top w:val="nil"/>
              <w:left w:val="nil"/>
              <w:bottom w:val="nil"/>
              <w:right w:val="nil"/>
            </w:tcBorders>
            <w:shd w:val="clear" w:color="auto" w:fill="auto"/>
            <w:noWrap/>
            <w:hideMark/>
          </w:tcPr>
          <w:p w14:paraId="76436EB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c>
          <w:tcPr>
            <w:tcW w:w="850" w:type="dxa"/>
            <w:tcBorders>
              <w:top w:val="nil"/>
              <w:left w:val="nil"/>
              <w:bottom w:val="nil"/>
              <w:right w:val="nil"/>
            </w:tcBorders>
          </w:tcPr>
          <w:p w14:paraId="13FAC39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87</w:t>
            </w:r>
          </w:p>
        </w:tc>
      </w:tr>
      <w:tr w:rsidR="0011048D" w:rsidRPr="00A2432B" w14:paraId="0FD8C7B2" w14:textId="77777777" w:rsidTr="001A26A3">
        <w:trPr>
          <w:trHeight w:val="288"/>
        </w:trPr>
        <w:tc>
          <w:tcPr>
            <w:tcW w:w="3402" w:type="dxa"/>
            <w:tcBorders>
              <w:top w:val="nil"/>
              <w:left w:val="nil"/>
              <w:bottom w:val="nil"/>
              <w:right w:val="nil"/>
            </w:tcBorders>
            <w:shd w:val="clear" w:color="auto" w:fill="auto"/>
            <w:noWrap/>
            <w:hideMark/>
          </w:tcPr>
          <w:p w14:paraId="27B1156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993" w:type="dxa"/>
            <w:tcBorders>
              <w:top w:val="nil"/>
              <w:left w:val="nil"/>
              <w:bottom w:val="nil"/>
              <w:right w:val="nil"/>
            </w:tcBorders>
            <w:shd w:val="clear" w:color="auto" w:fill="auto"/>
            <w:noWrap/>
            <w:hideMark/>
          </w:tcPr>
          <w:p w14:paraId="4F8EC28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2CA3C3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373FAA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850" w:type="dxa"/>
            <w:tcBorders>
              <w:top w:val="nil"/>
              <w:left w:val="nil"/>
              <w:bottom w:val="nil"/>
              <w:right w:val="nil"/>
            </w:tcBorders>
            <w:shd w:val="clear" w:color="auto" w:fill="auto"/>
            <w:noWrap/>
            <w:hideMark/>
          </w:tcPr>
          <w:p w14:paraId="6363536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c>
          <w:tcPr>
            <w:tcW w:w="850" w:type="dxa"/>
            <w:tcBorders>
              <w:top w:val="nil"/>
              <w:left w:val="nil"/>
              <w:bottom w:val="nil"/>
              <w:right w:val="nil"/>
            </w:tcBorders>
          </w:tcPr>
          <w:p w14:paraId="74843B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00</w:t>
            </w:r>
          </w:p>
        </w:tc>
      </w:tr>
      <w:tr w:rsidR="0011048D" w:rsidRPr="00A2432B" w14:paraId="265316DC" w14:textId="77777777" w:rsidTr="001A26A3">
        <w:trPr>
          <w:trHeight w:val="288"/>
        </w:trPr>
        <w:tc>
          <w:tcPr>
            <w:tcW w:w="3402" w:type="dxa"/>
            <w:tcBorders>
              <w:top w:val="nil"/>
              <w:left w:val="nil"/>
              <w:bottom w:val="nil"/>
              <w:right w:val="nil"/>
            </w:tcBorders>
            <w:shd w:val="clear" w:color="auto" w:fill="auto"/>
            <w:noWrap/>
            <w:hideMark/>
          </w:tcPr>
          <w:p w14:paraId="0A71B6D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993" w:type="dxa"/>
            <w:tcBorders>
              <w:top w:val="nil"/>
              <w:left w:val="nil"/>
              <w:bottom w:val="nil"/>
              <w:right w:val="nil"/>
            </w:tcBorders>
            <w:shd w:val="clear" w:color="auto" w:fill="auto"/>
            <w:noWrap/>
            <w:hideMark/>
          </w:tcPr>
          <w:p w14:paraId="477FC19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B32071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94692F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850" w:type="dxa"/>
            <w:tcBorders>
              <w:top w:val="nil"/>
              <w:left w:val="nil"/>
              <w:bottom w:val="nil"/>
              <w:right w:val="nil"/>
            </w:tcBorders>
            <w:shd w:val="clear" w:color="auto" w:fill="auto"/>
            <w:noWrap/>
            <w:hideMark/>
          </w:tcPr>
          <w:p w14:paraId="437FC0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c>
          <w:tcPr>
            <w:tcW w:w="850" w:type="dxa"/>
            <w:tcBorders>
              <w:top w:val="nil"/>
              <w:left w:val="nil"/>
              <w:bottom w:val="nil"/>
              <w:right w:val="nil"/>
            </w:tcBorders>
          </w:tcPr>
          <w:p w14:paraId="170E9AB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11048D" w:rsidRPr="00A2432B" w14:paraId="7CEC47BF" w14:textId="77777777" w:rsidTr="001A26A3">
        <w:trPr>
          <w:trHeight w:val="288"/>
        </w:trPr>
        <w:tc>
          <w:tcPr>
            <w:tcW w:w="3402" w:type="dxa"/>
            <w:tcBorders>
              <w:top w:val="nil"/>
              <w:left w:val="nil"/>
              <w:bottom w:val="single" w:sz="4" w:space="0" w:color="auto"/>
              <w:right w:val="nil"/>
            </w:tcBorders>
            <w:shd w:val="clear" w:color="auto" w:fill="auto"/>
            <w:noWrap/>
            <w:hideMark/>
          </w:tcPr>
          <w:p w14:paraId="5CA0B35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993" w:type="dxa"/>
            <w:tcBorders>
              <w:top w:val="nil"/>
              <w:left w:val="nil"/>
              <w:bottom w:val="single" w:sz="4" w:space="0" w:color="auto"/>
              <w:right w:val="nil"/>
            </w:tcBorders>
            <w:shd w:val="clear" w:color="auto" w:fill="auto"/>
            <w:noWrap/>
            <w:hideMark/>
          </w:tcPr>
          <w:p w14:paraId="1C0DCE8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862" w:type="dxa"/>
            <w:tcBorders>
              <w:top w:val="nil"/>
              <w:left w:val="nil"/>
              <w:bottom w:val="single" w:sz="4" w:space="0" w:color="auto"/>
              <w:right w:val="nil"/>
            </w:tcBorders>
            <w:shd w:val="clear" w:color="auto" w:fill="auto"/>
            <w:noWrap/>
            <w:hideMark/>
          </w:tcPr>
          <w:p w14:paraId="58B8DF6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264" w:type="dxa"/>
            <w:gridSpan w:val="2"/>
            <w:tcBorders>
              <w:top w:val="nil"/>
              <w:left w:val="nil"/>
              <w:bottom w:val="single" w:sz="4" w:space="0" w:color="auto"/>
              <w:right w:val="nil"/>
            </w:tcBorders>
            <w:shd w:val="clear" w:color="auto" w:fill="auto"/>
            <w:noWrap/>
            <w:hideMark/>
          </w:tcPr>
          <w:p w14:paraId="475FE58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850" w:type="dxa"/>
            <w:tcBorders>
              <w:top w:val="nil"/>
              <w:left w:val="nil"/>
              <w:bottom w:val="single" w:sz="4" w:space="0" w:color="auto"/>
              <w:right w:val="nil"/>
            </w:tcBorders>
            <w:shd w:val="clear" w:color="auto" w:fill="auto"/>
            <w:noWrap/>
            <w:hideMark/>
          </w:tcPr>
          <w:p w14:paraId="44F6890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c>
          <w:tcPr>
            <w:tcW w:w="850" w:type="dxa"/>
            <w:tcBorders>
              <w:top w:val="nil"/>
              <w:left w:val="nil"/>
              <w:bottom w:val="single" w:sz="4" w:space="0" w:color="auto"/>
              <w:right w:val="nil"/>
            </w:tcBorders>
          </w:tcPr>
          <w:p w14:paraId="40F472F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11048D" w:rsidRPr="00A2432B" w14:paraId="105A3F6C" w14:textId="77777777" w:rsidTr="001A26A3">
        <w:trPr>
          <w:trHeight w:val="288"/>
        </w:trPr>
        <w:tc>
          <w:tcPr>
            <w:tcW w:w="3402" w:type="dxa"/>
            <w:tcBorders>
              <w:top w:val="nil"/>
              <w:left w:val="nil"/>
              <w:bottom w:val="nil"/>
              <w:right w:val="nil"/>
            </w:tcBorders>
            <w:shd w:val="clear" w:color="auto" w:fill="auto"/>
            <w:noWrap/>
            <w:hideMark/>
          </w:tcPr>
          <w:p w14:paraId="0F89638D"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993" w:type="dxa"/>
            <w:tcBorders>
              <w:top w:val="nil"/>
              <w:left w:val="nil"/>
              <w:bottom w:val="nil"/>
              <w:right w:val="nil"/>
            </w:tcBorders>
            <w:shd w:val="clear" w:color="auto" w:fill="auto"/>
            <w:noWrap/>
            <w:hideMark/>
          </w:tcPr>
          <w:p w14:paraId="24BCC0C3"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p>
        </w:tc>
        <w:tc>
          <w:tcPr>
            <w:tcW w:w="862" w:type="dxa"/>
            <w:tcBorders>
              <w:top w:val="nil"/>
              <w:left w:val="nil"/>
              <w:bottom w:val="nil"/>
              <w:right w:val="nil"/>
            </w:tcBorders>
            <w:shd w:val="clear" w:color="auto" w:fill="auto"/>
            <w:noWrap/>
            <w:hideMark/>
          </w:tcPr>
          <w:p w14:paraId="783BB69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5D83F6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404509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6493ACD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CA0705E" w14:textId="77777777" w:rsidTr="001A26A3">
        <w:trPr>
          <w:trHeight w:val="288"/>
        </w:trPr>
        <w:tc>
          <w:tcPr>
            <w:tcW w:w="3402" w:type="dxa"/>
            <w:tcBorders>
              <w:top w:val="nil"/>
              <w:left w:val="nil"/>
              <w:bottom w:val="nil"/>
              <w:right w:val="nil"/>
            </w:tcBorders>
            <w:shd w:val="clear" w:color="auto" w:fill="auto"/>
            <w:noWrap/>
            <w:hideMark/>
          </w:tcPr>
          <w:p w14:paraId="713FD61E"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39062C78"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3CE4BCE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E2FC46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98F99FB"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1513333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05293650" w14:textId="77777777" w:rsidTr="001A26A3">
        <w:trPr>
          <w:trHeight w:val="288"/>
        </w:trPr>
        <w:tc>
          <w:tcPr>
            <w:tcW w:w="3402" w:type="dxa"/>
            <w:tcBorders>
              <w:top w:val="nil"/>
              <w:left w:val="nil"/>
              <w:bottom w:val="nil"/>
              <w:right w:val="nil"/>
            </w:tcBorders>
            <w:shd w:val="clear" w:color="auto" w:fill="auto"/>
            <w:noWrap/>
            <w:hideMark/>
          </w:tcPr>
          <w:p w14:paraId="5203802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6B57D58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862" w:type="dxa"/>
            <w:tcBorders>
              <w:top w:val="nil"/>
              <w:left w:val="nil"/>
              <w:bottom w:val="nil"/>
              <w:right w:val="nil"/>
            </w:tcBorders>
            <w:shd w:val="clear" w:color="auto" w:fill="auto"/>
            <w:noWrap/>
            <w:hideMark/>
          </w:tcPr>
          <w:p w14:paraId="23A827F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264" w:type="dxa"/>
            <w:gridSpan w:val="2"/>
            <w:tcBorders>
              <w:top w:val="nil"/>
              <w:left w:val="nil"/>
              <w:bottom w:val="nil"/>
              <w:right w:val="nil"/>
            </w:tcBorders>
            <w:shd w:val="clear" w:color="auto" w:fill="auto"/>
            <w:noWrap/>
            <w:hideMark/>
          </w:tcPr>
          <w:p w14:paraId="0512DD5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3FC32B6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D65CAFE"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657ECE29" w14:textId="77777777" w:rsidTr="001A26A3">
        <w:trPr>
          <w:trHeight w:val="288"/>
        </w:trPr>
        <w:tc>
          <w:tcPr>
            <w:tcW w:w="3402" w:type="dxa"/>
            <w:tcBorders>
              <w:top w:val="nil"/>
              <w:left w:val="nil"/>
              <w:bottom w:val="nil"/>
              <w:right w:val="nil"/>
            </w:tcBorders>
            <w:shd w:val="clear" w:color="auto" w:fill="auto"/>
            <w:noWrap/>
            <w:hideMark/>
          </w:tcPr>
          <w:p w14:paraId="19154BD8"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610B5A7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862" w:type="dxa"/>
            <w:tcBorders>
              <w:top w:val="nil"/>
              <w:left w:val="nil"/>
              <w:bottom w:val="nil"/>
              <w:right w:val="nil"/>
            </w:tcBorders>
            <w:shd w:val="clear" w:color="auto" w:fill="auto"/>
            <w:noWrap/>
            <w:hideMark/>
          </w:tcPr>
          <w:p w14:paraId="0B9A352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264" w:type="dxa"/>
            <w:gridSpan w:val="2"/>
            <w:tcBorders>
              <w:top w:val="nil"/>
              <w:left w:val="nil"/>
              <w:bottom w:val="nil"/>
              <w:right w:val="nil"/>
            </w:tcBorders>
            <w:shd w:val="clear" w:color="auto" w:fill="auto"/>
            <w:noWrap/>
            <w:hideMark/>
          </w:tcPr>
          <w:p w14:paraId="35F64CF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44F4AA1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92D9A2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6AE5011E" w14:textId="77777777" w:rsidTr="001A26A3">
        <w:trPr>
          <w:trHeight w:val="288"/>
        </w:trPr>
        <w:tc>
          <w:tcPr>
            <w:tcW w:w="3402" w:type="dxa"/>
            <w:tcBorders>
              <w:top w:val="nil"/>
              <w:left w:val="nil"/>
              <w:bottom w:val="nil"/>
              <w:right w:val="nil"/>
            </w:tcBorders>
            <w:shd w:val="clear" w:color="auto" w:fill="auto"/>
            <w:noWrap/>
            <w:hideMark/>
          </w:tcPr>
          <w:p w14:paraId="4CB7E392"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45A2285D"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78F346D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7F14B6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shd w:val="clear" w:color="auto" w:fill="auto"/>
            <w:noWrap/>
            <w:hideMark/>
          </w:tcPr>
          <w:p w14:paraId="6EE7336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6AB764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0E7D11C5" w14:textId="77777777" w:rsidTr="001A26A3">
        <w:trPr>
          <w:trHeight w:val="288"/>
        </w:trPr>
        <w:tc>
          <w:tcPr>
            <w:tcW w:w="3402" w:type="dxa"/>
            <w:tcBorders>
              <w:top w:val="nil"/>
              <w:left w:val="nil"/>
              <w:bottom w:val="nil"/>
              <w:right w:val="nil"/>
            </w:tcBorders>
            <w:shd w:val="clear" w:color="auto" w:fill="auto"/>
            <w:noWrap/>
            <w:hideMark/>
          </w:tcPr>
          <w:p w14:paraId="6E68C3B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442A6D4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AAFE0A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849B9D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850" w:type="dxa"/>
            <w:tcBorders>
              <w:top w:val="nil"/>
              <w:left w:val="nil"/>
              <w:bottom w:val="nil"/>
              <w:right w:val="nil"/>
            </w:tcBorders>
            <w:shd w:val="clear" w:color="auto" w:fill="auto"/>
            <w:noWrap/>
            <w:hideMark/>
          </w:tcPr>
          <w:p w14:paraId="7F6C154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c>
          <w:tcPr>
            <w:tcW w:w="850" w:type="dxa"/>
            <w:tcBorders>
              <w:top w:val="nil"/>
              <w:left w:val="nil"/>
              <w:bottom w:val="nil"/>
              <w:right w:val="nil"/>
            </w:tcBorders>
          </w:tcPr>
          <w:p w14:paraId="7079DF6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r>
      <w:tr w:rsidR="0011048D" w:rsidRPr="00A2432B" w14:paraId="0669CD04" w14:textId="77777777" w:rsidTr="001A26A3">
        <w:trPr>
          <w:trHeight w:val="288"/>
        </w:trPr>
        <w:tc>
          <w:tcPr>
            <w:tcW w:w="3402" w:type="dxa"/>
            <w:tcBorders>
              <w:top w:val="nil"/>
              <w:left w:val="nil"/>
              <w:bottom w:val="nil"/>
              <w:right w:val="nil"/>
            </w:tcBorders>
            <w:shd w:val="clear" w:color="auto" w:fill="auto"/>
            <w:noWrap/>
            <w:hideMark/>
          </w:tcPr>
          <w:p w14:paraId="6F1F7CD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993" w:type="dxa"/>
            <w:tcBorders>
              <w:top w:val="nil"/>
              <w:left w:val="nil"/>
              <w:bottom w:val="nil"/>
              <w:right w:val="nil"/>
            </w:tcBorders>
            <w:shd w:val="clear" w:color="auto" w:fill="auto"/>
            <w:noWrap/>
            <w:hideMark/>
          </w:tcPr>
          <w:p w14:paraId="26045E5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0A4896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338CF3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850" w:type="dxa"/>
            <w:tcBorders>
              <w:top w:val="nil"/>
              <w:left w:val="nil"/>
              <w:bottom w:val="nil"/>
              <w:right w:val="nil"/>
            </w:tcBorders>
            <w:shd w:val="clear" w:color="auto" w:fill="auto"/>
            <w:noWrap/>
            <w:hideMark/>
          </w:tcPr>
          <w:p w14:paraId="05719EA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72DF952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1297ABDE" w14:textId="77777777" w:rsidTr="001A26A3">
        <w:trPr>
          <w:trHeight w:val="288"/>
        </w:trPr>
        <w:tc>
          <w:tcPr>
            <w:tcW w:w="3402" w:type="dxa"/>
            <w:tcBorders>
              <w:top w:val="nil"/>
              <w:left w:val="nil"/>
              <w:bottom w:val="nil"/>
              <w:right w:val="nil"/>
            </w:tcBorders>
            <w:shd w:val="clear" w:color="auto" w:fill="auto"/>
            <w:noWrap/>
            <w:hideMark/>
          </w:tcPr>
          <w:p w14:paraId="23EACFD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993" w:type="dxa"/>
            <w:tcBorders>
              <w:top w:val="nil"/>
              <w:left w:val="nil"/>
              <w:bottom w:val="nil"/>
              <w:right w:val="nil"/>
            </w:tcBorders>
            <w:shd w:val="clear" w:color="auto" w:fill="auto"/>
            <w:noWrap/>
            <w:hideMark/>
          </w:tcPr>
          <w:p w14:paraId="02337C1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C2B445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72E864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850" w:type="dxa"/>
            <w:tcBorders>
              <w:top w:val="nil"/>
              <w:left w:val="nil"/>
              <w:bottom w:val="nil"/>
              <w:right w:val="nil"/>
            </w:tcBorders>
            <w:shd w:val="clear" w:color="auto" w:fill="auto"/>
            <w:noWrap/>
            <w:hideMark/>
          </w:tcPr>
          <w:p w14:paraId="5851CBB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c>
          <w:tcPr>
            <w:tcW w:w="850" w:type="dxa"/>
            <w:tcBorders>
              <w:top w:val="nil"/>
              <w:left w:val="nil"/>
              <w:bottom w:val="nil"/>
              <w:right w:val="nil"/>
            </w:tcBorders>
          </w:tcPr>
          <w:p w14:paraId="5500966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31EA186A" w14:textId="77777777" w:rsidTr="001A26A3">
        <w:trPr>
          <w:trHeight w:val="288"/>
        </w:trPr>
        <w:tc>
          <w:tcPr>
            <w:tcW w:w="3402" w:type="dxa"/>
            <w:tcBorders>
              <w:top w:val="nil"/>
              <w:left w:val="nil"/>
              <w:bottom w:val="nil"/>
              <w:right w:val="nil"/>
            </w:tcBorders>
            <w:shd w:val="clear" w:color="auto" w:fill="auto"/>
            <w:noWrap/>
            <w:hideMark/>
          </w:tcPr>
          <w:p w14:paraId="5FA9161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993" w:type="dxa"/>
            <w:tcBorders>
              <w:top w:val="nil"/>
              <w:left w:val="nil"/>
              <w:bottom w:val="nil"/>
              <w:right w:val="nil"/>
            </w:tcBorders>
            <w:shd w:val="clear" w:color="auto" w:fill="auto"/>
            <w:noWrap/>
            <w:hideMark/>
          </w:tcPr>
          <w:p w14:paraId="74C0BA1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0B08A8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FBF4C7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850" w:type="dxa"/>
            <w:tcBorders>
              <w:top w:val="nil"/>
              <w:left w:val="nil"/>
              <w:bottom w:val="nil"/>
              <w:right w:val="nil"/>
            </w:tcBorders>
            <w:shd w:val="clear" w:color="auto" w:fill="auto"/>
            <w:noWrap/>
            <w:hideMark/>
          </w:tcPr>
          <w:p w14:paraId="58E5288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c>
          <w:tcPr>
            <w:tcW w:w="850" w:type="dxa"/>
            <w:tcBorders>
              <w:top w:val="nil"/>
              <w:left w:val="nil"/>
              <w:bottom w:val="nil"/>
              <w:right w:val="nil"/>
            </w:tcBorders>
          </w:tcPr>
          <w:p w14:paraId="6A509ED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3E5F240B" w14:textId="77777777" w:rsidTr="001A26A3">
        <w:trPr>
          <w:trHeight w:val="288"/>
        </w:trPr>
        <w:tc>
          <w:tcPr>
            <w:tcW w:w="3402" w:type="dxa"/>
            <w:tcBorders>
              <w:top w:val="nil"/>
              <w:left w:val="nil"/>
              <w:bottom w:val="nil"/>
              <w:right w:val="nil"/>
            </w:tcBorders>
            <w:shd w:val="clear" w:color="auto" w:fill="auto"/>
            <w:noWrap/>
            <w:hideMark/>
          </w:tcPr>
          <w:p w14:paraId="7CB7557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993" w:type="dxa"/>
            <w:tcBorders>
              <w:top w:val="nil"/>
              <w:left w:val="nil"/>
              <w:bottom w:val="nil"/>
              <w:right w:val="nil"/>
            </w:tcBorders>
            <w:shd w:val="clear" w:color="auto" w:fill="auto"/>
            <w:noWrap/>
            <w:hideMark/>
          </w:tcPr>
          <w:p w14:paraId="2057014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4D930F3"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B37B58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850" w:type="dxa"/>
            <w:tcBorders>
              <w:top w:val="nil"/>
              <w:left w:val="nil"/>
              <w:bottom w:val="nil"/>
              <w:right w:val="nil"/>
            </w:tcBorders>
            <w:shd w:val="clear" w:color="auto" w:fill="auto"/>
            <w:noWrap/>
            <w:hideMark/>
          </w:tcPr>
          <w:p w14:paraId="033C521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3C26FA5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0CF6AFAE" w14:textId="77777777" w:rsidTr="001A26A3">
        <w:trPr>
          <w:trHeight w:val="288"/>
        </w:trPr>
        <w:tc>
          <w:tcPr>
            <w:tcW w:w="3402" w:type="dxa"/>
            <w:tcBorders>
              <w:top w:val="nil"/>
              <w:left w:val="nil"/>
              <w:bottom w:val="nil"/>
              <w:right w:val="nil"/>
            </w:tcBorders>
            <w:shd w:val="clear" w:color="auto" w:fill="auto"/>
            <w:noWrap/>
            <w:hideMark/>
          </w:tcPr>
          <w:p w14:paraId="62F6803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Prov</w:t>
            </w:r>
            <w:proofErr w:type="spellEnd"/>
            <w:r w:rsidRPr="00A2432B">
              <w:rPr>
                <w:rFonts w:ascii="Calibri" w:eastAsia="Times New Roman" w:hAnsi="Calibri" w:cs="Calibri"/>
                <w:color w:val="000000"/>
                <w:sz w:val="20"/>
                <w:szCs w:val="20"/>
                <w:lang w:eastAsia="en-GB"/>
              </w:rPr>
              <w:t xml:space="preserve"> capital (low)</w:t>
            </w:r>
          </w:p>
        </w:tc>
        <w:tc>
          <w:tcPr>
            <w:tcW w:w="993" w:type="dxa"/>
            <w:tcBorders>
              <w:top w:val="nil"/>
              <w:left w:val="nil"/>
              <w:bottom w:val="nil"/>
              <w:right w:val="nil"/>
            </w:tcBorders>
            <w:shd w:val="clear" w:color="auto" w:fill="auto"/>
            <w:noWrap/>
            <w:hideMark/>
          </w:tcPr>
          <w:p w14:paraId="25A12C4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32D3E8B"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9C539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850" w:type="dxa"/>
            <w:tcBorders>
              <w:top w:val="nil"/>
              <w:left w:val="nil"/>
              <w:bottom w:val="nil"/>
              <w:right w:val="nil"/>
            </w:tcBorders>
            <w:shd w:val="clear" w:color="auto" w:fill="auto"/>
            <w:noWrap/>
            <w:hideMark/>
          </w:tcPr>
          <w:p w14:paraId="4E41AFB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48FF80A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6221EAEA" w14:textId="77777777" w:rsidTr="001A26A3">
        <w:trPr>
          <w:trHeight w:val="205"/>
        </w:trPr>
        <w:tc>
          <w:tcPr>
            <w:tcW w:w="3402" w:type="dxa"/>
            <w:tcBorders>
              <w:top w:val="nil"/>
              <w:left w:val="nil"/>
              <w:bottom w:val="nil"/>
              <w:right w:val="nil"/>
            </w:tcBorders>
            <w:shd w:val="clear" w:color="auto" w:fill="auto"/>
            <w:hideMark/>
          </w:tcPr>
          <w:p w14:paraId="6EBE5E1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993" w:type="dxa"/>
            <w:tcBorders>
              <w:top w:val="nil"/>
              <w:left w:val="nil"/>
              <w:bottom w:val="nil"/>
              <w:right w:val="nil"/>
            </w:tcBorders>
            <w:shd w:val="clear" w:color="auto" w:fill="auto"/>
            <w:noWrap/>
            <w:hideMark/>
          </w:tcPr>
          <w:p w14:paraId="182D1EF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60A4FB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49FD7E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850" w:type="dxa"/>
            <w:tcBorders>
              <w:top w:val="nil"/>
              <w:left w:val="nil"/>
              <w:bottom w:val="nil"/>
              <w:right w:val="nil"/>
            </w:tcBorders>
            <w:shd w:val="clear" w:color="auto" w:fill="auto"/>
            <w:noWrap/>
            <w:hideMark/>
          </w:tcPr>
          <w:p w14:paraId="2329640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c>
          <w:tcPr>
            <w:tcW w:w="850" w:type="dxa"/>
            <w:tcBorders>
              <w:top w:val="nil"/>
              <w:left w:val="nil"/>
              <w:bottom w:val="nil"/>
              <w:right w:val="nil"/>
            </w:tcBorders>
          </w:tcPr>
          <w:p w14:paraId="05EFF8A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05</w:t>
            </w:r>
          </w:p>
        </w:tc>
      </w:tr>
      <w:tr w:rsidR="0011048D" w:rsidRPr="00A2432B" w14:paraId="4E2E4CBE" w14:textId="77777777" w:rsidTr="001A26A3">
        <w:trPr>
          <w:trHeight w:val="288"/>
        </w:trPr>
        <w:tc>
          <w:tcPr>
            <w:tcW w:w="3402" w:type="dxa"/>
            <w:tcBorders>
              <w:top w:val="nil"/>
              <w:left w:val="nil"/>
              <w:bottom w:val="single" w:sz="12" w:space="0" w:color="auto"/>
              <w:right w:val="nil"/>
            </w:tcBorders>
            <w:shd w:val="clear" w:color="auto" w:fill="auto"/>
            <w:noWrap/>
            <w:hideMark/>
          </w:tcPr>
          <w:p w14:paraId="4A3DF63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993" w:type="dxa"/>
            <w:tcBorders>
              <w:top w:val="nil"/>
              <w:left w:val="nil"/>
              <w:bottom w:val="single" w:sz="12" w:space="0" w:color="auto"/>
              <w:right w:val="nil"/>
            </w:tcBorders>
            <w:shd w:val="clear" w:color="auto" w:fill="auto"/>
            <w:noWrap/>
            <w:hideMark/>
          </w:tcPr>
          <w:p w14:paraId="461B625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single" w:sz="12" w:space="0" w:color="auto"/>
              <w:right w:val="nil"/>
            </w:tcBorders>
            <w:shd w:val="clear" w:color="auto" w:fill="auto"/>
            <w:noWrap/>
            <w:hideMark/>
          </w:tcPr>
          <w:p w14:paraId="23986C9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single" w:sz="12" w:space="0" w:color="auto"/>
              <w:right w:val="nil"/>
            </w:tcBorders>
            <w:shd w:val="clear" w:color="auto" w:fill="auto"/>
            <w:noWrap/>
            <w:hideMark/>
          </w:tcPr>
          <w:p w14:paraId="298A8D3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850" w:type="dxa"/>
            <w:tcBorders>
              <w:top w:val="nil"/>
              <w:left w:val="nil"/>
              <w:bottom w:val="single" w:sz="12" w:space="0" w:color="auto"/>
              <w:right w:val="nil"/>
            </w:tcBorders>
            <w:shd w:val="clear" w:color="auto" w:fill="auto"/>
            <w:noWrap/>
            <w:hideMark/>
          </w:tcPr>
          <w:p w14:paraId="435723F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c>
          <w:tcPr>
            <w:tcW w:w="850" w:type="dxa"/>
            <w:tcBorders>
              <w:top w:val="nil"/>
              <w:left w:val="nil"/>
              <w:bottom w:val="single" w:sz="12" w:space="0" w:color="auto"/>
              <w:right w:val="nil"/>
            </w:tcBorders>
          </w:tcPr>
          <w:p w14:paraId="010C413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43</w:t>
            </w:r>
          </w:p>
        </w:tc>
      </w:tr>
    </w:tbl>
    <w:p w14:paraId="61430198" w14:textId="77777777" w:rsidR="0011048D" w:rsidRPr="00A66892" w:rsidRDefault="0011048D" w:rsidP="0011048D">
      <w:pPr>
        <w:rPr>
          <w:sz w:val="18"/>
          <w:szCs w:val="18"/>
        </w:rPr>
      </w:pPr>
      <w:r w:rsidRPr="00A66892">
        <w:rPr>
          <w:i/>
          <w:iCs/>
          <w:sz w:val="24"/>
          <w:szCs w:val="24"/>
          <w:vertAlign w:val="superscript"/>
        </w:rPr>
        <w:t>a</w:t>
      </w:r>
      <w:r w:rsidRPr="00A66892">
        <w:rPr>
          <w:sz w:val="18"/>
          <w:szCs w:val="18"/>
        </w:rPr>
        <w:t xml:space="preserve"> Rate ratio = exp(coefficient) </w:t>
      </w:r>
    </w:p>
    <w:p w14:paraId="63B1C71F" w14:textId="39A28F21" w:rsidR="00D6664E" w:rsidRDefault="00D6664E">
      <w:pPr>
        <w:rPr>
          <w:b/>
          <w:bCs/>
        </w:rPr>
      </w:pPr>
    </w:p>
    <w:p w14:paraId="2C59AEF2" w14:textId="0799381C" w:rsidR="0011048D" w:rsidRDefault="0011048D">
      <w:pPr>
        <w:rPr>
          <w:b/>
          <w:bCs/>
        </w:rPr>
      </w:pPr>
    </w:p>
    <w:p w14:paraId="1C0A3482" w14:textId="4E8D2AC1" w:rsidR="0011048D" w:rsidRDefault="0011048D">
      <w:pPr>
        <w:rPr>
          <w:b/>
          <w:bCs/>
        </w:rPr>
      </w:pPr>
    </w:p>
    <w:p w14:paraId="18AE0B8D" w14:textId="4A8DEC37" w:rsidR="0011048D" w:rsidRDefault="0011048D">
      <w:pPr>
        <w:rPr>
          <w:noProof/>
          <w:lang w:eastAsia="en-GB"/>
        </w:rPr>
      </w:pPr>
      <w:r>
        <w:rPr>
          <w:noProof/>
          <w:lang w:eastAsia="en-GB"/>
        </w:rPr>
        <w:lastRenderedPageBreak/>
        <w:drawing>
          <wp:inline distT="0" distB="0" distL="0" distR="0" wp14:anchorId="1297CA35" wp14:editId="20F0167D">
            <wp:extent cx="5731510" cy="4460240"/>
            <wp:effectExtent l="0" t="0" r="254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4460240"/>
                    </a:xfrm>
                    <a:prstGeom prst="rect">
                      <a:avLst/>
                    </a:prstGeom>
                    <a:noFill/>
                    <a:ln>
                      <a:noFill/>
                    </a:ln>
                  </pic:spPr>
                </pic:pic>
              </a:graphicData>
            </a:graphic>
          </wp:inline>
        </w:drawing>
      </w:r>
    </w:p>
    <w:p w14:paraId="327249DC" w14:textId="06B74528" w:rsidR="0011048D" w:rsidRDefault="0011048D" w:rsidP="0011048D">
      <w:pPr>
        <w:rPr>
          <w:b/>
          <w:bCs/>
          <w:sz w:val="20"/>
          <w:szCs w:val="20"/>
        </w:rPr>
      </w:pPr>
      <w:r w:rsidRPr="00591618">
        <w:rPr>
          <w:b/>
          <w:bCs/>
          <w:sz w:val="20"/>
          <w:szCs w:val="20"/>
        </w:rPr>
        <w:t xml:space="preserve">Figure </w:t>
      </w:r>
      <w:r w:rsidR="005D6589">
        <w:rPr>
          <w:b/>
          <w:bCs/>
          <w:sz w:val="20"/>
          <w:szCs w:val="20"/>
        </w:rPr>
        <w:t>2</w:t>
      </w:r>
      <w:r w:rsidRPr="00591618">
        <w:rPr>
          <w:b/>
          <w:bCs/>
          <w:sz w:val="20"/>
          <w:szCs w:val="20"/>
        </w:rPr>
        <w:t xml:space="preserve">. </w:t>
      </w:r>
      <w:commentRangeStart w:id="0"/>
      <w:r w:rsidRPr="00591618">
        <w:rPr>
          <w:b/>
          <w:bCs/>
          <w:sz w:val="20"/>
          <w:szCs w:val="20"/>
        </w:rPr>
        <w:t xml:space="preserve">Predicted </w:t>
      </w:r>
      <w:commentRangeEnd w:id="0"/>
      <w:r>
        <w:rPr>
          <w:rStyle w:val="CommentReference"/>
        </w:rPr>
        <w:commentReference w:id="0"/>
      </w:r>
      <w:r w:rsidRPr="00591618">
        <w:rPr>
          <w:b/>
          <w:bCs/>
          <w:sz w:val="20"/>
          <w:szCs w:val="20"/>
        </w:rPr>
        <w:t>relationships (red lines) between socioeconomic variables and forest cover in Cambodia between 2007 – 2012 from the top commune-level model. Predictions are ‘global’ i.e., all random effects were set to their mean values, and thus predictions are not for any specific commune. Black dots are the raw data points of each predictor versus forest cover.</w:t>
      </w:r>
    </w:p>
    <w:p w14:paraId="41ABCD4D" w14:textId="0D2CB813" w:rsidR="0011048D" w:rsidRDefault="0011048D" w:rsidP="0011048D"/>
    <w:p w14:paraId="079E5C71" w14:textId="4AF745B8" w:rsidR="0011048D" w:rsidRDefault="0011048D" w:rsidP="0011048D">
      <w:pPr>
        <w:rPr>
          <w:noProof/>
          <w:lang w:eastAsia="en-GB"/>
        </w:rPr>
      </w:pPr>
      <w:r>
        <w:rPr>
          <w:noProof/>
          <w:lang w:eastAsia="en-GB"/>
        </w:rPr>
        <w:lastRenderedPageBreak/>
        <w:drawing>
          <wp:inline distT="0" distB="0" distL="0" distR="0" wp14:anchorId="6184219F" wp14:editId="17A71559">
            <wp:extent cx="5731510" cy="5731510"/>
            <wp:effectExtent l="0" t="0" r="2540" b="2540"/>
            <wp:docPr id="5" name="Picture 5"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hape, arrow&#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D87D270" w14:textId="43F4EE1A" w:rsidR="0011048D" w:rsidRDefault="0011048D" w:rsidP="0011048D">
      <w:pPr>
        <w:rPr>
          <w:b/>
          <w:bCs/>
          <w:sz w:val="20"/>
          <w:szCs w:val="20"/>
        </w:rPr>
      </w:pPr>
      <w:commentRangeStart w:id="1"/>
      <w:r w:rsidRPr="00CC10DE">
        <w:rPr>
          <w:b/>
          <w:bCs/>
          <w:sz w:val="20"/>
          <w:szCs w:val="20"/>
        </w:rPr>
        <w:t xml:space="preserve">Figure </w:t>
      </w:r>
      <w:r w:rsidR="005D6589">
        <w:rPr>
          <w:b/>
          <w:bCs/>
          <w:sz w:val="20"/>
          <w:szCs w:val="20"/>
        </w:rPr>
        <w:t>3</w:t>
      </w:r>
      <w:commentRangeEnd w:id="1"/>
      <w:r w:rsidR="005D6589">
        <w:rPr>
          <w:rStyle w:val="CommentReference"/>
        </w:rPr>
        <w:commentReference w:id="1"/>
      </w:r>
      <w:r w:rsidRPr="00CC10DE">
        <w:rPr>
          <w:b/>
          <w:bCs/>
          <w:sz w:val="20"/>
          <w:szCs w:val="20"/>
        </w:rPr>
        <w:t>.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w:t>
      </w:r>
      <w:r>
        <w:rPr>
          <w:b/>
          <w:bCs/>
          <w:sz w:val="20"/>
          <w:szCs w:val="20"/>
        </w:rPr>
        <w:t xml:space="preserve"> Plot panels have non-standard y axis ranges.</w:t>
      </w:r>
    </w:p>
    <w:p w14:paraId="0B3A8EEB" w14:textId="1BC86002" w:rsidR="0011048D" w:rsidRDefault="0011048D" w:rsidP="0011048D">
      <w:pPr>
        <w:rPr>
          <w:noProof/>
          <w:lang w:eastAsia="en-GB"/>
        </w:rPr>
      </w:pPr>
      <w:r>
        <w:rPr>
          <w:noProof/>
          <w:lang w:eastAsia="en-GB"/>
        </w:rPr>
        <w:lastRenderedPageBreak/>
        <w:drawing>
          <wp:inline distT="0" distB="0" distL="0" distR="0" wp14:anchorId="31107EB8" wp14:editId="60DA324E">
            <wp:extent cx="5272644" cy="5272644"/>
            <wp:effectExtent l="0" t="0" r="4445" b="444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7264" cy="5277264"/>
                    </a:xfrm>
                    <a:prstGeom prst="rect">
                      <a:avLst/>
                    </a:prstGeom>
                    <a:noFill/>
                    <a:ln>
                      <a:noFill/>
                    </a:ln>
                  </pic:spPr>
                </pic:pic>
              </a:graphicData>
            </a:graphic>
          </wp:inline>
        </w:drawing>
      </w:r>
    </w:p>
    <w:p w14:paraId="36553963" w14:textId="32960519" w:rsidR="0011048D" w:rsidRDefault="0011048D" w:rsidP="0011048D">
      <w:pPr>
        <w:rPr>
          <w:b/>
          <w:bCs/>
          <w:sz w:val="20"/>
          <w:szCs w:val="20"/>
        </w:rPr>
      </w:pPr>
      <w:commentRangeStart w:id="2"/>
      <w:r w:rsidRPr="00BA3DF2">
        <w:rPr>
          <w:b/>
          <w:bCs/>
          <w:sz w:val="20"/>
          <w:szCs w:val="20"/>
        </w:rPr>
        <w:t xml:space="preserve">Figure </w:t>
      </w:r>
      <w:r w:rsidR="005D6589">
        <w:rPr>
          <w:b/>
          <w:bCs/>
          <w:sz w:val="20"/>
          <w:szCs w:val="20"/>
        </w:rPr>
        <w:t>4</w:t>
      </w:r>
      <w:r w:rsidRPr="00BA3DF2">
        <w:rPr>
          <w:b/>
          <w:bCs/>
          <w:sz w:val="20"/>
          <w:szCs w:val="20"/>
        </w:rPr>
        <w:t>.</w:t>
      </w:r>
      <w:commentRangeEnd w:id="2"/>
      <w:r w:rsidR="00AF7E60">
        <w:rPr>
          <w:rStyle w:val="CommentReference"/>
        </w:rPr>
        <w:commentReference w:id="2"/>
      </w:r>
      <w:r w:rsidRPr="00BA3DF2">
        <w:rPr>
          <w:b/>
          <w:bCs/>
          <w:sz w:val="20"/>
          <w:szCs w:val="20"/>
        </w:rPr>
        <w:t xml:space="preserve"> </w:t>
      </w:r>
      <w:proofErr w:type="gramStart"/>
      <w:r w:rsidRPr="00BA3DF2">
        <w:rPr>
          <w:b/>
          <w:bCs/>
          <w:sz w:val="20"/>
          <w:szCs w:val="20"/>
        </w:rPr>
        <w:t>Predicted forest</w:t>
      </w:r>
      <w:proofErr w:type="gramEnd"/>
      <w:r w:rsidRPr="00BA3DF2">
        <w:rPr>
          <w:b/>
          <w:bCs/>
          <w:sz w:val="20"/>
          <w:szCs w:val="20"/>
        </w:rPr>
        <w:t xml:space="preserve"> cover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p>
    <w:p w14:paraId="7117E3B9" w14:textId="0228F84A" w:rsidR="0011048D" w:rsidRDefault="0011048D" w:rsidP="0011048D">
      <w:r>
        <w:rPr>
          <w:noProof/>
          <w:lang w:eastAsia="en-GB"/>
        </w:rPr>
        <w:lastRenderedPageBreak/>
        <w:drawing>
          <wp:inline distT="0" distB="0" distL="0" distR="0" wp14:anchorId="3FD24F3A" wp14:editId="304408E0">
            <wp:extent cx="5731510" cy="5731510"/>
            <wp:effectExtent l="0" t="0" r="2540" b="254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A444957" w14:textId="1A370070" w:rsidR="0011048D" w:rsidRDefault="0011048D" w:rsidP="0011048D">
      <w:pPr>
        <w:rPr>
          <w:b/>
          <w:bCs/>
          <w:sz w:val="20"/>
          <w:szCs w:val="20"/>
        </w:rPr>
      </w:pPr>
      <w:r w:rsidRPr="00BA3DF2">
        <w:rPr>
          <w:b/>
          <w:bCs/>
          <w:sz w:val="20"/>
          <w:szCs w:val="20"/>
        </w:rPr>
        <w:t xml:space="preserve">Figure </w:t>
      </w:r>
      <w:r w:rsidR="005D6589">
        <w:rPr>
          <w:b/>
          <w:bCs/>
          <w:sz w:val="20"/>
          <w:szCs w:val="20"/>
        </w:rPr>
        <w:t>5</w:t>
      </w:r>
      <w:r w:rsidRPr="00BA3DF2">
        <w:rPr>
          <w:b/>
          <w:bCs/>
          <w:sz w:val="20"/>
          <w:szCs w:val="20"/>
        </w:rPr>
        <w:t xml:space="preserve"> </w:t>
      </w:r>
      <w:proofErr w:type="gramStart"/>
      <w:r w:rsidRPr="00BA3DF2">
        <w:rPr>
          <w:b/>
          <w:bCs/>
          <w:sz w:val="20"/>
          <w:szCs w:val="20"/>
        </w:rPr>
        <w:t>Predicted forest</w:t>
      </w:r>
      <w:proofErr w:type="gramEnd"/>
      <w:r w:rsidRPr="00BA3DF2">
        <w:rPr>
          <w:b/>
          <w:bCs/>
          <w:sz w:val="20"/>
          <w:szCs w:val="20"/>
        </w:rPr>
        <w:t xml:space="preserve"> cover within each Cambodian province given high and low </w:t>
      </w:r>
      <w:r>
        <w:rPr>
          <w:b/>
          <w:bCs/>
          <w:sz w:val="20"/>
          <w:szCs w:val="20"/>
        </w:rPr>
        <w:t xml:space="preserve">distances to the nearest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p>
    <w:p w14:paraId="4D6D3F11" w14:textId="7319608A" w:rsidR="0011048D" w:rsidRDefault="0011048D" w:rsidP="0011048D">
      <w:pPr>
        <w:rPr>
          <w:b/>
          <w:bCs/>
          <w:sz w:val="20"/>
          <w:szCs w:val="20"/>
        </w:rPr>
      </w:pPr>
    </w:p>
    <w:p w14:paraId="2F998785" w14:textId="2FF0B6AF" w:rsidR="0011048D" w:rsidRDefault="0011048D" w:rsidP="0011048D">
      <w:pPr>
        <w:rPr>
          <w:b/>
          <w:bCs/>
          <w:sz w:val="20"/>
          <w:szCs w:val="20"/>
        </w:rPr>
      </w:pPr>
    </w:p>
    <w:p w14:paraId="409D2859" w14:textId="6821B0D3" w:rsidR="0011048D" w:rsidRDefault="0011048D" w:rsidP="0011048D">
      <w:pPr>
        <w:rPr>
          <w:b/>
          <w:bCs/>
          <w:sz w:val="20"/>
          <w:szCs w:val="20"/>
        </w:rPr>
      </w:pPr>
    </w:p>
    <w:p w14:paraId="6F898E54" w14:textId="0B261A24" w:rsidR="0011048D" w:rsidRDefault="0011048D" w:rsidP="0011048D">
      <w:pPr>
        <w:rPr>
          <w:b/>
          <w:bCs/>
          <w:sz w:val="20"/>
          <w:szCs w:val="20"/>
        </w:rPr>
      </w:pPr>
    </w:p>
    <w:p w14:paraId="4FC580AA" w14:textId="66E5CC54" w:rsidR="0011048D" w:rsidRDefault="0011048D" w:rsidP="0011048D">
      <w:pPr>
        <w:rPr>
          <w:b/>
          <w:bCs/>
          <w:sz w:val="20"/>
          <w:szCs w:val="20"/>
        </w:rPr>
      </w:pPr>
    </w:p>
    <w:p w14:paraId="18DC92CD" w14:textId="60F8859B" w:rsidR="0011048D" w:rsidRDefault="0011048D" w:rsidP="0011048D">
      <w:pPr>
        <w:rPr>
          <w:b/>
          <w:bCs/>
          <w:sz w:val="20"/>
          <w:szCs w:val="20"/>
        </w:rPr>
      </w:pPr>
    </w:p>
    <w:p w14:paraId="08817C04" w14:textId="4A1F7FF5" w:rsidR="0011048D" w:rsidRDefault="0011048D" w:rsidP="0011048D">
      <w:pPr>
        <w:rPr>
          <w:b/>
          <w:bCs/>
          <w:sz w:val="20"/>
          <w:szCs w:val="20"/>
        </w:rPr>
      </w:pPr>
    </w:p>
    <w:p w14:paraId="357CA742" w14:textId="77777777" w:rsidR="005D6589" w:rsidRDefault="005D6589" w:rsidP="0011048D"/>
    <w:p w14:paraId="30642C94" w14:textId="69CE143E" w:rsidR="0011048D" w:rsidRDefault="0011048D" w:rsidP="0011048D">
      <w:r>
        <w:rPr>
          <w:noProof/>
          <w:lang w:eastAsia="en-GB"/>
        </w:rPr>
        <w:lastRenderedPageBreak/>
        <w:drawing>
          <wp:anchor distT="0" distB="0" distL="114300" distR="114300" simplePos="0" relativeHeight="251661312" behindDoc="1" locked="0" layoutInCell="1" allowOverlap="1" wp14:anchorId="6CF6B1EC" wp14:editId="69B9F851">
            <wp:simplePos x="0" y="0"/>
            <wp:positionH relativeFrom="margin">
              <wp:align>left</wp:align>
            </wp:positionH>
            <wp:positionV relativeFrom="paragraph">
              <wp:posOffset>-1152525</wp:posOffset>
            </wp:positionV>
            <wp:extent cx="6614555" cy="6614555"/>
            <wp:effectExtent l="0" t="0" r="0" b="0"/>
            <wp:wrapNone/>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614555" cy="6614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EB7AB9" w14:textId="52900B1A" w:rsidR="0011048D" w:rsidRPr="0011048D" w:rsidRDefault="0011048D" w:rsidP="0011048D"/>
    <w:p w14:paraId="7B06C71F" w14:textId="4E11F8EE" w:rsidR="0011048D" w:rsidRPr="0011048D" w:rsidRDefault="0011048D" w:rsidP="0011048D"/>
    <w:p w14:paraId="2287A84A" w14:textId="494FF2F4" w:rsidR="0011048D" w:rsidRPr="0011048D" w:rsidRDefault="0011048D" w:rsidP="0011048D"/>
    <w:p w14:paraId="1B284CD7" w14:textId="7418918B" w:rsidR="0011048D" w:rsidRPr="0011048D" w:rsidRDefault="0011048D" w:rsidP="0011048D"/>
    <w:p w14:paraId="6D947F99" w14:textId="74F00564" w:rsidR="0011048D" w:rsidRPr="0011048D" w:rsidRDefault="0011048D" w:rsidP="0011048D"/>
    <w:p w14:paraId="370BD46D" w14:textId="5BE12041" w:rsidR="0011048D" w:rsidRPr="0011048D" w:rsidRDefault="0011048D" w:rsidP="0011048D"/>
    <w:p w14:paraId="669F4277" w14:textId="06C5BBCE" w:rsidR="0011048D" w:rsidRPr="0011048D" w:rsidRDefault="0011048D" w:rsidP="0011048D"/>
    <w:p w14:paraId="6AC288E1" w14:textId="4409FEAC" w:rsidR="0011048D" w:rsidRPr="0011048D" w:rsidRDefault="0011048D" w:rsidP="0011048D"/>
    <w:p w14:paraId="4E7BEBA5" w14:textId="030BE6A5" w:rsidR="0011048D" w:rsidRPr="0011048D" w:rsidRDefault="0011048D" w:rsidP="0011048D"/>
    <w:p w14:paraId="7A9C0947" w14:textId="4F1CD19F" w:rsidR="0011048D" w:rsidRPr="0011048D" w:rsidRDefault="0011048D" w:rsidP="0011048D"/>
    <w:p w14:paraId="1FA28FAA" w14:textId="3A6E2A80" w:rsidR="0011048D" w:rsidRPr="0011048D" w:rsidRDefault="0011048D" w:rsidP="0011048D"/>
    <w:p w14:paraId="2F613DC1" w14:textId="408AD301" w:rsidR="0011048D" w:rsidRPr="0011048D" w:rsidRDefault="0011048D" w:rsidP="0011048D"/>
    <w:p w14:paraId="28CDA88E" w14:textId="74C8053B" w:rsidR="0011048D" w:rsidRPr="0011048D" w:rsidRDefault="0011048D" w:rsidP="0011048D"/>
    <w:p w14:paraId="387DAABC" w14:textId="480BC357" w:rsidR="0011048D" w:rsidRPr="0011048D" w:rsidRDefault="0011048D" w:rsidP="0011048D"/>
    <w:p w14:paraId="0651C0AB" w14:textId="09590E5B" w:rsidR="0011048D" w:rsidRPr="0011048D" w:rsidRDefault="0011048D" w:rsidP="0011048D"/>
    <w:p w14:paraId="38886F4F" w14:textId="6522F0A8" w:rsidR="0011048D" w:rsidRPr="0011048D" w:rsidRDefault="0011048D" w:rsidP="0011048D"/>
    <w:p w14:paraId="08773766" w14:textId="6094F9C7" w:rsidR="0011048D" w:rsidRPr="0011048D" w:rsidRDefault="0011048D" w:rsidP="0011048D"/>
    <w:p w14:paraId="4EC1F58F" w14:textId="293A0709" w:rsidR="0011048D" w:rsidRPr="00154653" w:rsidRDefault="0011048D" w:rsidP="0011048D">
      <w:pPr>
        <w:rPr>
          <w:b/>
          <w:bCs/>
          <w:sz w:val="20"/>
          <w:szCs w:val="20"/>
        </w:rPr>
      </w:pPr>
      <w:r w:rsidRPr="00154653">
        <w:rPr>
          <w:b/>
          <w:bCs/>
          <w:sz w:val="20"/>
          <w:szCs w:val="20"/>
        </w:rPr>
        <w:t xml:space="preserve">Figure </w:t>
      </w:r>
      <w:r w:rsidR="005D6589">
        <w:rPr>
          <w:b/>
          <w:bCs/>
          <w:sz w:val="20"/>
          <w:szCs w:val="20"/>
        </w:rPr>
        <w:t>6</w:t>
      </w:r>
      <w:r w:rsidRPr="00154653">
        <w:rPr>
          <w:b/>
          <w:bCs/>
          <w:sz w:val="20"/>
          <w:szCs w:val="20"/>
        </w:rPr>
        <w:t>. Map of Cambodia showing the clusters resulting from the unweighted pair-group using arithmetic averages (UPGMA) method. Provinces are labelled.</w:t>
      </w:r>
      <w:r>
        <w:rPr>
          <w:b/>
          <w:bCs/>
          <w:sz w:val="20"/>
          <w:szCs w:val="20"/>
        </w:rPr>
        <w:t xml:space="preserve"> The upper white polygon is the Tonle </w:t>
      </w:r>
      <w:proofErr w:type="gramStart"/>
      <w:r>
        <w:rPr>
          <w:b/>
          <w:bCs/>
          <w:sz w:val="20"/>
          <w:szCs w:val="20"/>
        </w:rPr>
        <w:t>Sap lake</w:t>
      </w:r>
      <w:proofErr w:type="gramEnd"/>
      <w:r>
        <w:rPr>
          <w:b/>
          <w:bCs/>
          <w:sz w:val="20"/>
          <w:szCs w:val="20"/>
        </w:rPr>
        <w:t>, and the lower white polygon is the city of Phnom Penh, both of which were excluded from the analysis.</w:t>
      </w:r>
    </w:p>
    <w:p w14:paraId="691110E4" w14:textId="39D5254C" w:rsidR="0011048D" w:rsidRDefault="0011048D" w:rsidP="0011048D"/>
    <w:p w14:paraId="41049F8A" w14:textId="69693D2F" w:rsidR="0011048D" w:rsidRDefault="0011048D" w:rsidP="0011048D"/>
    <w:p w14:paraId="055D1BEE" w14:textId="6005237E" w:rsidR="0011048D" w:rsidRDefault="0011048D" w:rsidP="0011048D"/>
    <w:p w14:paraId="402F9528" w14:textId="7C79E716" w:rsidR="0011048D" w:rsidRDefault="0011048D" w:rsidP="0011048D"/>
    <w:p w14:paraId="6BA322BD" w14:textId="6C788E4A" w:rsidR="0011048D" w:rsidRDefault="0011048D" w:rsidP="0011048D"/>
    <w:p w14:paraId="67F7A0CB" w14:textId="21E08BF3" w:rsidR="0011048D" w:rsidRDefault="0011048D" w:rsidP="0011048D"/>
    <w:p w14:paraId="3E65BAF3" w14:textId="510BA56A" w:rsidR="0011048D" w:rsidRDefault="0011048D" w:rsidP="0011048D">
      <w:r>
        <w:rPr>
          <w:noProof/>
          <w:lang w:eastAsia="en-GB"/>
        </w:rPr>
        <w:lastRenderedPageBreak/>
        <w:drawing>
          <wp:inline distT="0" distB="0" distL="0" distR="0" wp14:anchorId="2A2ECF59" wp14:editId="60D55515">
            <wp:extent cx="4933950" cy="4933950"/>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33950" cy="4933950"/>
                    </a:xfrm>
                    <a:prstGeom prst="rect">
                      <a:avLst/>
                    </a:prstGeom>
                    <a:noFill/>
                    <a:ln>
                      <a:noFill/>
                    </a:ln>
                  </pic:spPr>
                </pic:pic>
              </a:graphicData>
            </a:graphic>
          </wp:inline>
        </w:drawing>
      </w:r>
    </w:p>
    <w:p w14:paraId="1264C404" w14:textId="0C32A153" w:rsidR="0011048D" w:rsidRPr="001168E7" w:rsidRDefault="0011048D" w:rsidP="0011048D">
      <w:pPr>
        <w:rPr>
          <w:b/>
          <w:bCs/>
          <w:sz w:val="20"/>
          <w:szCs w:val="20"/>
        </w:rPr>
      </w:pPr>
      <w:commentRangeStart w:id="3"/>
      <w:r w:rsidRPr="001168E7">
        <w:rPr>
          <w:b/>
          <w:bCs/>
          <w:sz w:val="20"/>
          <w:szCs w:val="20"/>
        </w:rPr>
        <w:t xml:space="preserve">Figure </w:t>
      </w:r>
      <w:r w:rsidR="001D15AF">
        <w:rPr>
          <w:b/>
          <w:bCs/>
          <w:sz w:val="20"/>
          <w:szCs w:val="20"/>
        </w:rPr>
        <w:t>7</w:t>
      </w:r>
      <w:r w:rsidRPr="001168E7">
        <w:rPr>
          <w:b/>
          <w:bCs/>
          <w:sz w:val="20"/>
          <w:szCs w:val="20"/>
        </w:rPr>
        <w:t xml:space="preserve">. </w:t>
      </w:r>
      <w:commentRangeEnd w:id="3"/>
      <w:r w:rsidR="00AF7E60">
        <w:rPr>
          <w:rStyle w:val="CommentReference"/>
        </w:rPr>
        <w:commentReference w:id="3"/>
      </w:r>
      <w:r w:rsidRPr="001168E7">
        <w:rPr>
          <w:b/>
          <w:bCs/>
          <w:sz w:val="20"/>
          <w:szCs w:val="20"/>
        </w:rPr>
        <w:t>Heatmap showing the variable values for each cluster. Variables were categorised as “</w:t>
      </w:r>
      <w:proofErr w:type="spellStart"/>
      <w:r w:rsidRPr="001168E7">
        <w:rPr>
          <w:b/>
          <w:bCs/>
          <w:sz w:val="20"/>
          <w:szCs w:val="20"/>
        </w:rPr>
        <w:t>v.low</w:t>
      </w:r>
      <w:proofErr w:type="spellEnd"/>
      <w:r w:rsidRPr="001168E7">
        <w:rPr>
          <w:b/>
          <w:bCs/>
          <w:sz w:val="20"/>
          <w:szCs w:val="20"/>
        </w:rPr>
        <w:t>” if the mean (across provinces within that cluster) was below the 25% quantile for that variable across the whole country, “low” if the mean was above 25 and below 50%, “high” if the mean was above 50% but below 75%, and “</w:t>
      </w:r>
      <w:proofErr w:type="spellStart"/>
      <w:proofErr w:type="gramStart"/>
      <w:r w:rsidRPr="001168E7">
        <w:rPr>
          <w:b/>
          <w:bCs/>
          <w:sz w:val="20"/>
          <w:szCs w:val="20"/>
        </w:rPr>
        <w:t>v.high</w:t>
      </w:r>
      <w:proofErr w:type="spellEnd"/>
      <w:proofErr w:type="gramEnd"/>
      <w:r w:rsidRPr="001168E7">
        <w:rPr>
          <w:b/>
          <w:bCs/>
          <w:sz w:val="20"/>
          <w:szCs w:val="20"/>
        </w:rPr>
        <w:t xml:space="preserve">” if the mean was above the 75% quantile. </w:t>
      </w:r>
      <w:proofErr w:type="spellStart"/>
      <w:r w:rsidRPr="001168E7">
        <w:rPr>
          <w:b/>
          <w:bCs/>
          <w:sz w:val="20"/>
          <w:szCs w:val="20"/>
        </w:rPr>
        <w:t>Pax_migt_out</w:t>
      </w:r>
      <w:proofErr w:type="spellEnd"/>
      <w:r w:rsidRPr="001168E7">
        <w:rPr>
          <w:b/>
          <w:bCs/>
          <w:sz w:val="20"/>
          <w:szCs w:val="20"/>
        </w:rPr>
        <w:t xml:space="preserve"> = numbers of out-migrants, </w:t>
      </w:r>
      <w:proofErr w:type="spellStart"/>
      <w:r w:rsidRPr="001168E7">
        <w:rPr>
          <w:b/>
          <w:bCs/>
          <w:sz w:val="20"/>
          <w:szCs w:val="20"/>
        </w:rPr>
        <w:t>Pax_migt_in</w:t>
      </w:r>
      <w:proofErr w:type="spellEnd"/>
      <w:r w:rsidRPr="001168E7">
        <w:rPr>
          <w:b/>
          <w:bCs/>
          <w:sz w:val="20"/>
          <w:szCs w:val="20"/>
        </w:rPr>
        <w:t xml:space="preserve"> = numbers of in-migrants, </w:t>
      </w:r>
      <w:proofErr w:type="spellStart"/>
      <w:r w:rsidRPr="001168E7">
        <w:rPr>
          <w:b/>
          <w:bCs/>
          <w:sz w:val="20"/>
          <w:szCs w:val="20"/>
        </w:rPr>
        <w:t>land_confl</w:t>
      </w:r>
      <w:proofErr w:type="spellEnd"/>
      <w:r w:rsidRPr="001168E7">
        <w:rPr>
          <w:b/>
          <w:bCs/>
          <w:sz w:val="20"/>
          <w:szCs w:val="20"/>
        </w:rPr>
        <w:t xml:space="preserve"> = number of land conflicts, </w:t>
      </w:r>
      <w:proofErr w:type="spellStart"/>
      <w:r w:rsidRPr="001168E7">
        <w:rPr>
          <w:b/>
          <w:bCs/>
          <w:sz w:val="20"/>
          <w:szCs w:val="20"/>
        </w:rPr>
        <w:t>crim_case</w:t>
      </w:r>
      <w:proofErr w:type="spellEnd"/>
      <w:r w:rsidRPr="001168E7">
        <w:rPr>
          <w:b/>
          <w:bCs/>
          <w:sz w:val="20"/>
          <w:szCs w:val="20"/>
        </w:rPr>
        <w:t xml:space="preserve"> = criminal cases per capita, </w:t>
      </w:r>
      <w:proofErr w:type="spellStart"/>
      <w:r w:rsidRPr="001168E7">
        <w:rPr>
          <w:b/>
          <w:bCs/>
          <w:sz w:val="20"/>
          <w:szCs w:val="20"/>
        </w:rPr>
        <w:t>KM_Comm</w:t>
      </w:r>
      <w:proofErr w:type="spellEnd"/>
      <w:r w:rsidRPr="001168E7">
        <w:rPr>
          <w:b/>
          <w:bCs/>
          <w:sz w:val="20"/>
          <w:szCs w:val="20"/>
        </w:rPr>
        <w:t xml:space="preserve"> = distance to commune office, garbage = proportion of families with access to waste collection, </w:t>
      </w:r>
      <w:proofErr w:type="spellStart"/>
      <w:r w:rsidRPr="001168E7">
        <w:rPr>
          <w:b/>
          <w:bCs/>
          <w:sz w:val="20"/>
          <w:szCs w:val="20"/>
        </w:rPr>
        <w:t>dist_school</w:t>
      </w:r>
      <w:proofErr w:type="spellEnd"/>
      <w:r w:rsidRPr="001168E7">
        <w:rPr>
          <w:b/>
          <w:bCs/>
          <w:sz w:val="20"/>
          <w:szCs w:val="20"/>
        </w:rPr>
        <w:t xml:space="preserve"> = distance to nearest school, </w:t>
      </w:r>
      <w:proofErr w:type="spellStart"/>
      <w:r w:rsidRPr="001168E7">
        <w:rPr>
          <w:b/>
          <w:bCs/>
          <w:sz w:val="20"/>
          <w:szCs w:val="20"/>
        </w:rPr>
        <w:t>pig_fam</w:t>
      </w:r>
      <w:proofErr w:type="spellEnd"/>
      <w:r w:rsidRPr="001168E7">
        <w:rPr>
          <w:b/>
          <w:bCs/>
          <w:sz w:val="20"/>
          <w:szCs w:val="20"/>
        </w:rPr>
        <w:t xml:space="preserve"> = proportion of families who keep pigs, Les1_R_Land = proportion of families with no rice land, </w:t>
      </w:r>
      <w:proofErr w:type="spellStart"/>
      <w:r w:rsidRPr="001168E7">
        <w:rPr>
          <w:b/>
          <w:bCs/>
          <w:sz w:val="20"/>
          <w:szCs w:val="20"/>
        </w:rPr>
        <w:t>propSecSec</w:t>
      </w:r>
      <w:proofErr w:type="spellEnd"/>
      <w:r w:rsidRPr="001168E7">
        <w:rPr>
          <w:b/>
          <w:bCs/>
          <w:sz w:val="20"/>
          <w:szCs w:val="20"/>
        </w:rPr>
        <w:t xml:space="preserve"> = proportion of adults employed in the secondary sector, </w:t>
      </w:r>
      <w:proofErr w:type="spellStart"/>
      <w:r w:rsidRPr="001168E7">
        <w:rPr>
          <w:b/>
          <w:bCs/>
          <w:sz w:val="20"/>
          <w:szCs w:val="20"/>
        </w:rPr>
        <w:t>propPrimSec</w:t>
      </w:r>
      <w:proofErr w:type="spellEnd"/>
      <w:r w:rsidRPr="001168E7">
        <w:rPr>
          <w:b/>
          <w:bCs/>
          <w:sz w:val="20"/>
          <w:szCs w:val="20"/>
        </w:rPr>
        <w:t xml:space="preserve"> = proportion of adults employed in the primary sector, M6_24_sch = proportion of males aged 6-24 in education, </w:t>
      </w:r>
      <w:proofErr w:type="spellStart"/>
      <w:r w:rsidRPr="001168E7">
        <w:rPr>
          <w:b/>
          <w:bCs/>
          <w:sz w:val="20"/>
          <w:szCs w:val="20"/>
        </w:rPr>
        <w:t>prop_ind</w:t>
      </w:r>
      <w:proofErr w:type="spellEnd"/>
      <w:r w:rsidRPr="001168E7">
        <w:rPr>
          <w:b/>
          <w:bCs/>
          <w:sz w:val="20"/>
          <w:szCs w:val="20"/>
        </w:rPr>
        <w:t xml:space="preserve"> = proportion of the population that is indigenous, </w:t>
      </w:r>
      <w:proofErr w:type="spellStart"/>
      <w:r w:rsidRPr="001168E7">
        <w:rPr>
          <w:b/>
          <w:bCs/>
          <w:sz w:val="20"/>
          <w:szCs w:val="20"/>
        </w:rPr>
        <w:t>pop_den</w:t>
      </w:r>
      <w:proofErr w:type="spellEnd"/>
      <w:r w:rsidRPr="001168E7">
        <w:rPr>
          <w:b/>
          <w:bCs/>
          <w:sz w:val="20"/>
          <w:szCs w:val="20"/>
        </w:rPr>
        <w:t xml:space="preserve"> = population density. </w:t>
      </w:r>
    </w:p>
    <w:p w14:paraId="46D5B01E" w14:textId="550E17FE" w:rsidR="0011048D" w:rsidRDefault="0011048D" w:rsidP="0011048D">
      <w:pPr>
        <w:ind w:firstLine="720"/>
      </w:pPr>
    </w:p>
    <w:p w14:paraId="18BB3E99" w14:textId="625D2675" w:rsidR="0011048D" w:rsidRDefault="0011048D" w:rsidP="0011048D">
      <w:pPr>
        <w:ind w:firstLine="720"/>
      </w:pPr>
    </w:p>
    <w:p w14:paraId="2A993D28" w14:textId="53CBFB86" w:rsidR="0011048D" w:rsidRDefault="0011048D" w:rsidP="0011048D">
      <w:pPr>
        <w:ind w:firstLine="720"/>
      </w:pPr>
    </w:p>
    <w:p w14:paraId="537D3545" w14:textId="05717FFF" w:rsidR="0011048D" w:rsidRDefault="0011048D" w:rsidP="0011048D">
      <w:pPr>
        <w:ind w:firstLine="720"/>
      </w:pPr>
    </w:p>
    <w:p w14:paraId="6E480AA3" w14:textId="5CCD0779" w:rsidR="0011048D" w:rsidRDefault="0011048D" w:rsidP="0011048D">
      <w:pPr>
        <w:ind w:firstLine="720"/>
      </w:pPr>
    </w:p>
    <w:p w14:paraId="40A49B54" w14:textId="05E7AE5A" w:rsidR="0011048D" w:rsidRDefault="0011048D" w:rsidP="0011048D">
      <w:pPr>
        <w:ind w:firstLine="720"/>
      </w:pPr>
    </w:p>
    <w:p w14:paraId="24185517" w14:textId="0B9C7F46" w:rsidR="0011048D" w:rsidRDefault="0011048D" w:rsidP="0011048D">
      <w:pPr>
        <w:ind w:firstLine="720"/>
      </w:pPr>
      <w:r>
        <w:rPr>
          <w:noProof/>
          <w:lang w:eastAsia="en-GB"/>
        </w:rPr>
        <w:lastRenderedPageBreak/>
        <w:drawing>
          <wp:anchor distT="0" distB="0" distL="114300" distR="114300" simplePos="0" relativeHeight="251663360" behindDoc="1" locked="0" layoutInCell="1" allowOverlap="1" wp14:anchorId="1088F25A" wp14:editId="397F7722">
            <wp:simplePos x="0" y="0"/>
            <wp:positionH relativeFrom="margin">
              <wp:posOffset>-304800</wp:posOffset>
            </wp:positionH>
            <wp:positionV relativeFrom="paragraph">
              <wp:posOffset>0</wp:posOffset>
            </wp:positionV>
            <wp:extent cx="6590805" cy="4393626"/>
            <wp:effectExtent l="0" t="0" r="635" b="6985"/>
            <wp:wrapNone/>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590805" cy="439362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CB6A50" w14:textId="20F1B270" w:rsidR="0011048D" w:rsidRPr="0011048D" w:rsidRDefault="0011048D" w:rsidP="0011048D"/>
    <w:p w14:paraId="735727CF" w14:textId="719F2815" w:rsidR="0011048D" w:rsidRPr="0011048D" w:rsidRDefault="0011048D" w:rsidP="0011048D"/>
    <w:p w14:paraId="01D19F73" w14:textId="61DEAEF4" w:rsidR="0011048D" w:rsidRPr="0011048D" w:rsidRDefault="0011048D" w:rsidP="0011048D"/>
    <w:p w14:paraId="36EABEFB" w14:textId="66AD62B9" w:rsidR="0011048D" w:rsidRPr="0011048D" w:rsidRDefault="0011048D" w:rsidP="0011048D"/>
    <w:p w14:paraId="24B12E3F" w14:textId="3C47F4F6" w:rsidR="0011048D" w:rsidRPr="0011048D" w:rsidRDefault="0011048D" w:rsidP="0011048D"/>
    <w:p w14:paraId="2F8D658C" w14:textId="5E7D8014" w:rsidR="0011048D" w:rsidRPr="0011048D" w:rsidRDefault="0011048D" w:rsidP="0011048D"/>
    <w:p w14:paraId="0FA75F67" w14:textId="2303A79F" w:rsidR="0011048D" w:rsidRPr="0011048D" w:rsidRDefault="0011048D" w:rsidP="0011048D"/>
    <w:p w14:paraId="5E4230E3" w14:textId="2C5A6229" w:rsidR="0011048D" w:rsidRPr="0011048D" w:rsidRDefault="0011048D" w:rsidP="0011048D"/>
    <w:p w14:paraId="227495BD" w14:textId="6DA13B24" w:rsidR="0011048D" w:rsidRPr="0011048D" w:rsidRDefault="0011048D" w:rsidP="0011048D"/>
    <w:p w14:paraId="5D66B8DB" w14:textId="48CE8F3C" w:rsidR="0011048D" w:rsidRPr="0011048D" w:rsidRDefault="0011048D" w:rsidP="0011048D"/>
    <w:p w14:paraId="3759DD4B" w14:textId="0D8B60B0" w:rsidR="0011048D" w:rsidRPr="0011048D" w:rsidRDefault="0011048D" w:rsidP="0011048D"/>
    <w:p w14:paraId="3708FCA1" w14:textId="6ED08B45" w:rsidR="0011048D" w:rsidRPr="0011048D" w:rsidRDefault="0011048D" w:rsidP="0011048D"/>
    <w:p w14:paraId="517BCDA7" w14:textId="158D559D" w:rsidR="0011048D" w:rsidRPr="0011048D" w:rsidRDefault="0011048D" w:rsidP="0011048D"/>
    <w:p w14:paraId="6A1A289F" w14:textId="08954BA2" w:rsidR="0011048D" w:rsidRPr="0011048D" w:rsidRDefault="0011048D" w:rsidP="0011048D"/>
    <w:p w14:paraId="62834098" w14:textId="6051F0A4" w:rsidR="0011048D" w:rsidRDefault="0011048D" w:rsidP="0011048D"/>
    <w:p w14:paraId="37AD5DE9" w14:textId="137935E5" w:rsidR="0011048D" w:rsidRDefault="0011048D" w:rsidP="0011048D">
      <w:pPr>
        <w:tabs>
          <w:tab w:val="left" w:pos="936"/>
        </w:tabs>
        <w:rPr>
          <w:sz w:val="20"/>
          <w:szCs w:val="20"/>
        </w:rPr>
      </w:pPr>
      <w:commentRangeStart w:id="4"/>
      <w:r w:rsidRPr="004874EB">
        <w:rPr>
          <w:b/>
          <w:bCs/>
          <w:sz w:val="20"/>
          <w:szCs w:val="20"/>
        </w:rPr>
        <w:t xml:space="preserve">Figure </w:t>
      </w:r>
      <w:r w:rsidR="001D15AF">
        <w:rPr>
          <w:b/>
          <w:bCs/>
          <w:sz w:val="20"/>
          <w:szCs w:val="20"/>
        </w:rPr>
        <w:t>8</w:t>
      </w:r>
      <w:r w:rsidRPr="004874EB">
        <w:rPr>
          <w:b/>
          <w:bCs/>
          <w:sz w:val="20"/>
          <w:szCs w:val="20"/>
        </w:rPr>
        <w:t xml:space="preserve">. </w:t>
      </w:r>
      <w:commentRangeEnd w:id="4"/>
      <w:r w:rsidR="00C73044">
        <w:rPr>
          <w:rStyle w:val="CommentReference"/>
        </w:rPr>
        <w:commentReference w:id="4"/>
      </w:r>
      <w:r w:rsidRPr="004874EB">
        <w:rPr>
          <w:b/>
          <w:bCs/>
          <w:sz w:val="20"/>
          <w:szCs w:val="20"/>
        </w:rPr>
        <w:t xml:space="preserve">Boxplots showing the distribution of environmental variables for each cluster: </w:t>
      </w:r>
      <w:r w:rsidRPr="004874EB">
        <w:rPr>
          <w:b/>
          <w:bCs/>
          <w:i/>
          <w:iCs/>
          <w:sz w:val="20"/>
          <w:szCs w:val="20"/>
        </w:rPr>
        <w:t>a</w:t>
      </w:r>
      <w:r w:rsidRPr="004874EB">
        <w:rPr>
          <w:b/>
          <w:bCs/>
          <w:sz w:val="20"/>
          <w:szCs w:val="20"/>
        </w:rPr>
        <w:t xml:space="preserve"> = mean forest area, </w:t>
      </w:r>
      <w:r w:rsidRPr="004874EB">
        <w:rPr>
          <w:b/>
          <w:bCs/>
          <w:i/>
          <w:iCs/>
          <w:sz w:val="20"/>
          <w:szCs w:val="20"/>
        </w:rPr>
        <w:t xml:space="preserve">b </w:t>
      </w:r>
      <w:r w:rsidRPr="004874EB">
        <w:rPr>
          <w:b/>
          <w:bCs/>
          <w:sz w:val="20"/>
          <w:szCs w:val="20"/>
        </w:rPr>
        <w:t>= mean area (km</w:t>
      </w:r>
      <w:r w:rsidRPr="004874EB">
        <w:rPr>
          <w:b/>
          <w:bCs/>
          <w:sz w:val="20"/>
          <w:szCs w:val="20"/>
          <w:vertAlign w:val="superscript"/>
        </w:rPr>
        <w:t>2</w:t>
      </w:r>
      <w:r w:rsidRPr="004874EB">
        <w:rPr>
          <w:b/>
          <w:bCs/>
          <w:sz w:val="20"/>
          <w:szCs w:val="20"/>
        </w:rPr>
        <w:t>),</w:t>
      </w:r>
      <w:r w:rsidRPr="004874EB">
        <w:rPr>
          <w:b/>
          <w:bCs/>
          <w:i/>
          <w:iCs/>
          <w:sz w:val="20"/>
          <w:szCs w:val="20"/>
        </w:rPr>
        <w:t xml:space="preserve"> c </w:t>
      </w:r>
      <w:r w:rsidRPr="004874EB">
        <w:rPr>
          <w:b/>
          <w:bCs/>
          <w:sz w:val="20"/>
          <w:szCs w:val="20"/>
        </w:rPr>
        <w:t xml:space="preserve">= change in forest cover (between 2007-2012), </w:t>
      </w:r>
      <w:r w:rsidRPr="004874EB">
        <w:rPr>
          <w:b/>
          <w:bCs/>
          <w:i/>
          <w:iCs/>
          <w:sz w:val="20"/>
          <w:szCs w:val="20"/>
        </w:rPr>
        <w:t>d</w:t>
      </w:r>
      <w:r w:rsidRPr="004874EB">
        <w:rPr>
          <w:b/>
          <w:bCs/>
          <w:sz w:val="20"/>
          <w:szCs w:val="20"/>
        </w:rPr>
        <w:t xml:space="preserve"> = mean elevation (</w:t>
      </w:r>
      <w:proofErr w:type="spellStart"/>
      <w:r w:rsidRPr="004874EB">
        <w:rPr>
          <w:b/>
          <w:bCs/>
          <w:sz w:val="20"/>
          <w:szCs w:val="20"/>
        </w:rPr>
        <w:t>masl</w:t>
      </w:r>
      <w:proofErr w:type="spellEnd"/>
      <w:r w:rsidRPr="004874EB">
        <w:rPr>
          <w:b/>
          <w:bCs/>
          <w:sz w:val="20"/>
          <w:szCs w:val="20"/>
        </w:rPr>
        <w:t xml:space="preserve">), </w:t>
      </w:r>
      <w:r w:rsidRPr="004874EB">
        <w:rPr>
          <w:b/>
          <w:bCs/>
          <w:i/>
          <w:iCs/>
          <w:sz w:val="20"/>
          <w:szCs w:val="20"/>
        </w:rPr>
        <w:t>e</w:t>
      </w:r>
      <w:r w:rsidRPr="004874EB">
        <w:rPr>
          <w:b/>
          <w:bCs/>
          <w:sz w:val="20"/>
          <w:szCs w:val="20"/>
        </w:rPr>
        <w:t xml:space="preserve"> = mean distance to international border, </w:t>
      </w:r>
      <w:r w:rsidRPr="004874EB">
        <w:rPr>
          <w:b/>
          <w:bCs/>
          <w:i/>
          <w:iCs/>
          <w:sz w:val="20"/>
          <w:szCs w:val="20"/>
        </w:rPr>
        <w:t>f</w:t>
      </w:r>
      <w:r w:rsidRPr="004874EB">
        <w:rPr>
          <w:b/>
          <w:bCs/>
          <w:sz w:val="20"/>
          <w:szCs w:val="20"/>
        </w:rPr>
        <w:t xml:space="preserve"> = mean distance to a provincial capital</w:t>
      </w:r>
      <w:proofErr w:type="gramStart"/>
      <w:r w:rsidRPr="004874EB">
        <w:rPr>
          <w:b/>
          <w:bCs/>
          <w:sz w:val="20"/>
          <w:szCs w:val="20"/>
        </w:rPr>
        <w:t xml:space="preserve">.  </w:t>
      </w:r>
      <w:proofErr w:type="gramEnd"/>
      <w:r w:rsidRPr="004874EB">
        <w:rPr>
          <w:b/>
          <w:bCs/>
          <w:sz w:val="20"/>
          <w:szCs w:val="20"/>
        </w:rPr>
        <w:t xml:space="preserve">Boxplots show the median (centre line within boxes), 25 and 75% percentiles (box edges), and minimum and maximum values (upper and lower whiskers, not exceeding 1.5 </w:t>
      </w:r>
      <w:r w:rsidRPr="004874EB">
        <w:rPr>
          <w:rFonts w:cstheme="minorHAnsi"/>
          <w:b/>
          <w:bCs/>
          <w:sz w:val="20"/>
          <w:szCs w:val="20"/>
        </w:rPr>
        <w:t>×</w:t>
      </w:r>
      <w:r w:rsidRPr="004874EB">
        <w:rPr>
          <w:b/>
          <w:bCs/>
          <w:sz w:val="20"/>
          <w:szCs w:val="20"/>
        </w:rPr>
        <w:t xml:space="preserve"> interquartile range). 5 UPGMA clusters.</w:t>
      </w:r>
      <w:r w:rsidRPr="004874EB">
        <w:rPr>
          <w:sz w:val="20"/>
          <w:szCs w:val="20"/>
        </w:rPr>
        <w:tab/>
      </w:r>
    </w:p>
    <w:p w14:paraId="12AB6738" w14:textId="77777777" w:rsidR="0011048D" w:rsidRDefault="0011048D" w:rsidP="0011048D">
      <w:pPr>
        <w:sectPr w:rsidR="0011048D" w:rsidSect="00D6664E">
          <w:pgSz w:w="11906" w:h="16838"/>
          <w:pgMar w:top="1440" w:right="1440" w:bottom="1440" w:left="1440" w:header="708" w:footer="708" w:gutter="0"/>
          <w:cols w:space="708"/>
          <w:docGrid w:linePitch="360"/>
        </w:sectPr>
      </w:pPr>
    </w:p>
    <w:p w14:paraId="54A389DD" w14:textId="4A09E12B" w:rsidR="0011048D" w:rsidRPr="00A168E5" w:rsidRDefault="0011048D" w:rsidP="0011048D">
      <w:pPr>
        <w:tabs>
          <w:tab w:val="left" w:pos="936"/>
        </w:tabs>
        <w:rPr>
          <w:b/>
          <w:bCs/>
          <w:sz w:val="20"/>
          <w:szCs w:val="20"/>
        </w:rPr>
      </w:pPr>
      <w:r w:rsidRPr="00A168E5">
        <w:rPr>
          <w:b/>
          <w:bCs/>
          <w:sz w:val="20"/>
          <w:szCs w:val="20"/>
        </w:rPr>
        <w:lastRenderedPageBreak/>
        <w:t xml:space="preserve">Table </w:t>
      </w:r>
      <w:r w:rsidR="001D15AF">
        <w:rPr>
          <w:b/>
          <w:bCs/>
          <w:sz w:val="20"/>
          <w:szCs w:val="20"/>
        </w:rPr>
        <w:t>3</w:t>
      </w:r>
      <w:r w:rsidRPr="00A168E5">
        <w:rPr>
          <w:b/>
          <w:bCs/>
          <w:sz w:val="20"/>
          <w:szCs w:val="20"/>
        </w:rPr>
        <w:t xml:space="preserve">. Descriptive typology of the provinces and clusters within Cambodia, clustered using socioeconomic variables and the unweighted pair group using arithmetic </w:t>
      </w:r>
      <w:r>
        <w:rPr>
          <w:b/>
          <w:bCs/>
          <w:sz w:val="20"/>
          <w:szCs w:val="20"/>
        </w:rPr>
        <w:t>mean (UPGMA)</w:t>
      </w:r>
    </w:p>
    <w:tbl>
      <w:tblPr>
        <w:tblStyle w:val="TableGrid"/>
        <w:tblW w:w="14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02"/>
        <w:gridCol w:w="9214"/>
      </w:tblGrid>
      <w:tr w:rsidR="0011048D" w:rsidRPr="00634903" w14:paraId="65C3AED4" w14:textId="77777777" w:rsidTr="001D15AF">
        <w:tc>
          <w:tcPr>
            <w:tcW w:w="1413" w:type="dxa"/>
            <w:tcBorders>
              <w:top w:val="single" w:sz="12" w:space="0" w:color="auto"/>
              <w:bottom w:val="single" w:sz="12" w:space="0" w:color="auto"/>
            </w:tcBorders>
          </w:tcPr>
          <w:p w14:paraId="20ECB7CE" w14:textId="77777777" w:rsidR="0011048D" w:rsidRPr="00634903" w:rsidRDefault="0011048D" w:rsidP="001A26A3">
            <w:pPr>
              <w:rPr>
                <w:b/>
                <w:bCs/>
                <w:sz w:val="20"/>
                <w:szCs w:val="20"/>
              </w:rPr>
            </w:pPr>
            <w:r w:rsidRPr="00634903">
              <w:rPr>
                <w:b/>
                <w:bCs/>
                <w:sz w:val="20"/>
                <w:szCs w:val="20"/>
              </w:rPr>
              <w:t>UPGMA cluster</w:t>
            </w:r>
          </w:p>
        </w:tc>
        <w:tc>
          <w:tcPr>
            <w:tcW w:w="3402" w:type="dxa"/>
            <w:tcBorders>
              <w:top w:val="single" w:sz="12" w:space="0" w:color="auto"/>
              <w:bottom w:val="single" w:sz="12" w:space="0" w:color="auto"/>
            </w:tcBorders>
          </w:tcPr>
          <w:p w14:paraId="34542F7B" w14:textId="77777777" w:rsidR="0011048D" w:rsidRPr="00634903" w:rsidRDefault="0011048D" w:rsidP="001A26A3">
            <w:pPr>
              <w:rPr>
                <w:b/>
                <w:bCs/>
                <w:sz w:val="20"/>
                <w:szCs w:val="20"/>
              </w:rPr>
            </w:pPr>
            <w:r w:rsidRPr="00634903">
              <w:rPr>
                <w:b/>
                <w:bCs/>
                <w:sz w:val="20"/>
                <w:szCs w:val="20"/>
              </w:rPr>
              <w:t>Provinces</w:t>
            </w:r>
          </w:p>
        </w:tc>
        <w:tc>
          <w:tcPr>
            <w:tcW w:w="9214" w:type="dxa"/>
            <w:tcBorders>
              <w:top w:val="single" w:sz="12" w:space="0" w:color="auto"/>
              <w:bottom w:val="single" w:sz="12" w:space="0" w:color="auto"/>
            </w:tcBorders>
          </w:tcPr>
          <w:p w14:paraId="1CAE4CC4" w14:textId="77777777" w:rsidR="0011048D" w:rsidRPr="00634903" w:rsidRDefault="0011048D" w:rsidP="001A26A3">
            <w:pPr>
              <w:rPr>
                <w:b/>
                <w:bCs/>
                <w:sz w:val="20"/>
                <w:szCs w:val="20"/>
              </w:rPr>
            </w:pPr>
            <w:r w:rsidRPr="00634903">
              <w:rPr>
                <w:b/>
                <w:bCs/>
                <w:sz w:val="20"/>
                <w:szCs w:val="20"/>
              </w:rPr>
              <w:t>Description</w:t>
            </w:r>
          </w:p>
        </w:tc>
      </w:tr>
      <w:tr w:rsidR="0011048D" w:rsidRPr="00634903" w14:paraId="7A5F9B7D" w14:textId="77777777" w:rsidTr="001D15AF">
        <w:tc>
          <w:tcPr>
            <w:tcW w:w="1413" w:type="dxa"/>
            <w:tcBorders>
              <w:top w:val="single" w:sz="12" w:space="0" w:color="auto"/>
            </w:tcBorders>
          </w:tcPr>
          <w:p w14:paraId="1F16DAA0" w14:textId="77777777" w:rsidR="0011048D" w:rsidRPr="00634903" w:rsidRDefault="0011048D" w:rsidP="001A26A3">
            <w:pPr>
              <w:rPr>
                <w:sz w:val="20"/>
                <w:szCs w:val="20"/>
              </w:rPr>
            </w:pPr>
            <w:r w:rsidRPr="00634903">
              <w:rPr>
                <w:sz w:val="20"/>
                <w:szCs w:val="20"/>
              </w:rPr>
              <w:t>1</w:t>
            </w:r>
          </w:p>
        </w:tc>
        <w:tc>
          <w:tcPr>
            <w:tcW w:w="3402" w:type="dxa"/>
            <w:tcBorders>
              <w:top w:val="single" w:sz="12" w:space="0" w:color="auto"/>
            </w:tcBorders>
          </w:tcPr>
          <w:p w14:paraId="4ACDFD46" w14:textId="77777777" w:rsidR="0011048D" w:rsidRPr="00634903" w:rsidRDefault="0011048D" w:rsidP="001A26A3">
            <w:pPr>
              <w:rPr>
                <w:sz w:val="20"/>
                <w:szCs w:val="20"/>
              </w:rPr>
            </w:pPr>
            <w:proofErr w:type="spellStart"/>
            <w:r w:rsidRPr="00634903">
              <w:rPr>
                <w:sz w:val="20"/>
                <w:szCs w:val="20"/>
              </w:rPr>
              <w:t>Mondulkiri</w:t>
            </w:r>
            <w:proofErr w:type="spellEnd"/>
            <w:r w:rsidRPr="00634903">
              <w:rPr>
                <w:sz w:val="20"/>
                <w:szCs w:val="20"/>
              </w:rPr>
              <w:t xml:space="preserve">, </w:t>
            </w:r>
            <w:proofErr w:type="spellStart"/>
            <w:r w:rsidRPr="00634903">
              <w:rPr>
                <w:sz w:val="20"/>
                <w:szCs w:val="20"/>
              </w:rPr>
              <w:t>Ratanikiri</w:t>
            </w:r>
            <w:proofErr w:type="spellEnd"/>
          </w:p>
        </w:tc>
        <w:tc>
          <w:tcPr>
            <w:tcW w:w="9214" w:type="dxa"/>
            <w:tcBorders>
              <w:top w:val="single" w:sz="12" w:space="0" w:color="auto"/>
            </w:tcBorders>
          </w:tcPr>
          <w:p w14:paraId="5B7A3567" w14:textId="77777777" w:rsidR="0011048D" w:rsidRPr="00634903" w:rsidRDefault="0011048D" w:rsidP="001A26A3">
            <w:pPr>
              <w:rPr>
                <w:sz w:val="20"/>
                <w:szCs w:val="20"/>
              </w:rPr>
            </w:pPr>
            <w:r w:rsidRPr="00634903">
              <w:rPr>
                <w:sz w:val="20"/>
                <w:szCs w:val="20"/>
              </w:rPr>
              <w:t>Very large provinces with very high elevations. Very low population density, and very high proportion of indigenous people. Very low education levels, very high proportion of primary sector workers and very low proportion of secondary sector workers. Economic security provided by rural livelihoods - few people have no farmland and livestock ownership is common. Very low access to services, high crime per capita, low land conflict, and very low migration levels.</w:t>
            </w:r>
          </w:p>
        </w:tc>
      </w:tr>
      <w:tr w:rsidR="0011048D" w:rsidRPr="00634903" w14:paraId="06B63B9A" w14:textId="77777777" w:rsidTr="001D15AF">
        <w:tc>
          <w:tcPr>
            <w:tcW w:w="1413" w:type="dxa"/>
          </w:tcPr>
          <w:p w14:paraId="40DCF9E7" w14:textId="77777777" w:rsidR="0011048D" w:rsidRPr="00634903" w:rsidRDefault="0011048D" w:rsidP="001A26A3">
            <w:pPr>
              <w:rPr>
                <w:sz w:val="20"/>
                <w:szCs w:val="20"/>
              </w:rPr>
            </w:pPr>
            <w:r w:rsidRPr="00634903">
              <w:rPr>
                <w:sz w:val="20"/>
                <w:szCs w:val="20"/>
              </w:rPr>
              <w:t>2</w:t>
            </w:r>
          </w:p>
        </w:tc>
        <w:tc>
          <w:tcPr>
            <w:tcW w:w="3402" w:type="dxa"/>
          </w:tcPr>
          <w:p w14:paraId="786BF78B" w14:textId="77777777" w:rsidR="0011048D" w:rsidRPr="00634903" w:rsidRDefault="0011048D" w:rsidP="001A26A3">
            <w:pPr>
              <w:rPr>
                <w:sz w:val="20"/>
                <w:szCs w:val="20"/>
              </w:rPr>
            </w:pPr>
            <w:proofErr w:type="spellStart"/>
            <w:r w:rsidRPr="00634903">
              <w:rPr>
                <w:sz w:val="20"/>
                <w:szCs w:val="20"/>
              </w:rPr>
              <w:t>Pailin</w:t>
            </w:r>
            <w:proofErr w:type="spellEnd"/>
          </w:p>
        </w:tc>
        <w:tc>
          <w:tcPr>
            <w:tcW w:w="9214" w:type="dxa"/>
          </w:tcPr>
          <w:p w14:paraId="61048D86" w14:textId="77777777" w:rsidR="0011048D" w:rsidRPr="00634903" w:rsidRDefault="0011048D" w:rsidP="001A26A3">
            <w:pPr>
              <w:rPr>
                <w:sz w:val="20"/>
                <w:szCs w:val="20"/>
              </w:rPr>
            </w:pPr>
            <w:r w:rsidRPr="00634903">
              <w:rPr>
                <w:sz w:val="20"/>
                <w:szCs w:val="20"/>
              </w:rPr>
              <w:t>Very small province with very high elevations. Low population density and low proportion of indigenous people. Low levels of education, low proportion of people in the primary sector but higher proportion of people in the secondary sector. Very few people with no farmland, but very little livestock ownership. High access to services and high crime per capita. Low land conflict and low migration.</w:t>
            </w:r>
          </w:p>
        </w:tc>
      </w:tr>
      <w:tr w:rsidR="0011048D" w:rsidRPr="00634903" w14:paraId="00728C2D" w14:textId="77777777" w:rsidTr="001D15AF">
        <w:tc>
          <w:tcPr>
            <w:tcW w:w="1413" w:type="dxa"/>
          </w:tcPr>
          <w:p w14:paraId="18194855" w14:textId="77777777" w:rsidR="0011048D" w:rsidRPr="00634903" w:rsidRDefault="0011048D" w:rsidP="001A26A3">
            <w:pPr>
              <w:rPr>
                <w:sz w:val="20"/>
                <w:szCs w:val="20"/>
              </w:rPr>
            </w:pPr>
            <w:r w:rsidRPr="00634903">
              <w:rPr>
                <w:sz w:val="20"/>
                <w:szCs w:val="20"/>
              </w:rPr>
              <w:t>3</w:t>
            </w:r>
          </w:p>
        </w:tc>
        <w:tc>
          <w:tcPr>
            <w:tcW w:w="3402" w:type="dxa"/>
          </w:tcPr>
          <w:p w14:paraId="1CF8A000" w14:textId="77777777" w:rsidR="0011048D" w:rsidRPr="00634903" w:rsidRDefault="0011048D" w:rsidP="001A26A3">
            <w:pPr>
              <w:rPr>
                <w:sz w:val="20"/>
                <w:szCs w:val="20"/>
              </w:rPr>
            </w:pPr>
            <w:r w:rsidRPr="00634903">
              <w:rPr>
                <w:sz w:val="20"/>
                <w:szCs w:val="20"/>
              </w:rPr>
              <w:t>Kampong Cham, Kandal, Prey Veng, Takeo</w:t>
            </w:r>
          </w:p>
        </w:tc>
        <w:tc>
          <w:tcPr>
            <w:tcW w:w="9214" w:type="dxa"/>
          </w:tcPr>
          <w:p w14:paraId="091EDF8B" w14:textId="77777777" w:rsidR="0011048D" w:rsidRPr="00634903" w:rsidRDefault="0011048D" w:rsidP="001A26A3">
            <w:pPr>
              <w:rPr>
                <w:sz w:val="20"/>
                <w:szCs w:val="20"/>
              </w:rPr>
            </w:pPr>
            <w:r w:rsidRPr="00634903">
              <w:rPr>
                <w:sz w:val="20"/>
                <w:szCs w:val="20"/>
              </w:rPr>
              <w:t>Small provinces with very low elevations. Very high population density and high proportion of indigenous people. Very high levels of education, high proportion of people in the primary sector, but very high proportion of people in the secondary sector. High proportion of people with no farmland, but high levels of livestock ownership. High access to services and low crime per capita. But very high migration levels and very high rates of land conflict.</w:t>
            </w:r>
          </w:p>
        </w:tc>
      </w:tr>
      <w:tr w:rsidR="0011048D" w:rsidRPr="00634903" w14:paraId="3327351A" w14:textId="77777777" w:rsidTr="001D15AF">
        <w:tc>
          <w:tcPr>
            <w:tcW w:w="1413" w:type="dxa"/>
          </w:tcPr>
          <w:p w14:paraId="4578420F" w14:textId="77777777" w:rsidR="0011048D" w:rsidRPr="00634903" w:rsidRDefault="0011048D" w:rsidP="001A26A3">
            <w:pPr>
              <w:rPr>
                <w:sz w:val="20"/>
                <w:szCs w:val="20"/>
              </w:rPr>
            </w:pPr>
            <w:r w:rsidRPr="00634903">
              <w:rPr>
                <w:sz w:val="20"/>
                <w:szCs w:val="20"/>
              </w:rPr>
              <w:t>4</w:t>
            </w:r>
          </w:p>
        </w:tc>
        <w:tc>
          <w:tcPr>
            <w:tcW w:w="3402" w:type="dxa"/>
          </w:tcPr>
          <w:p w14:paraId="318B1DA1" w14:textId="77777777" w:rsidR="0011048D" w:rsidRPr="00634903" w:rsidRDefault="0011048D" w:rsidP="001A26A3">
            <w:pPr>
              <w:rPr>
                <w:sz w:val="20"/>
                <w:szCs w:val="20"/>
              </w:rPr>
            </w:pPr>
            <w:r w:rsidRPr="00634903">
              <w:rPr>
                <w:sz w:val="20"/>
                <w:szCs w:val="20"/>
              </w:rPr>
              <w:t>Banteay Meanchey, Battambang</w:t>
            </w:r>
          </w:p>
        </w:tc>
        <w:tc>
          <w:tcPr>
            <w:tcW w:w="9214" w:type="dxa"/>
          </w:tcPr>
          <w:p w14:paraId="40FC892C" w14:textId="77777777" w:rsidR="0011048D" w:rsidRPr="00634903" w:rsidRDefault="0011048D" w:rsidP="001A26A3">
            <w:pPr>
              <w:rPr>
                <w:sz w:val="20"/>
                <w:szCs w:val="20"/>
              </w:rPr>
            </w:pPr>
            <w:r w:rsidRPr="00634903">
              <w:rPr>
                <w:sz w:val="20"/>
                <w:szCs w:val="20"/>
              </w:rPr>
              <w:t>Large provinces with low elevations. Very high population density and very low proportion of indigenous people. Very high levels of education, and relatively low proportion of workers in the primary and secondary sectors (suggesting higher proportions in the other sectors e.g., tertiary). High proportion of people with no farmland, and low levels of livestock ownership (suggesting very urban)</w:t>
            </w:r>
            <w:proofErr w:type="gramStart"/>
            <w:r w:rsidRPr="00634903">
              <w:rPr>
                <w:sz w:val="20"/>
                <w:szCs w:val="20"/>
              </w:rPr>
              <w:t xml:space="preserve">.  </w:t>
            </w:r>
            <w:proofErr w:type="gramEnd"/>
            <w:r w:rsidRPr="00634903">
              <w:rPr>
                <w:sz w:val="20"/>
                <w:szCs w:val="20"/>
              </w:rPr>
              <w:t>Low access to services, but this may be explained by the mean size of the provinces in this cluster (there is high access to garbage collection). Low crime per capita, but very high migration and very high rates of land conflict</w:t>
            </w:r>
          </w:p>
        </w:tc>
      </w:tr>
      <w:tr w:rsidR="0011048D" w:rsidRPr="00634903" w14:paraId="1DD3B37A" w14:textId="77777777" w:rsidTr="001D15AF">
        <w:tc>
          <w:tcPr>
            <w:tcW w:w="1413" w:type="dxa"/>
            <w:tcBorders>
              <w:bottom w:val="single" w:sz="12" w:space="0" w:color="auto"/>
            </w:tcBorders>
          </w:tcPr>
          <w:p w14:paraId="022CF14E" w14:textId="77777777" w:rsidR="0011048D" w:rsidRPr="00634903" w:rsidRDefault="0011048D" w:rsidP="001A26A3">
            <w:pPr>
              <w:rPr>
                <w:sz w:val="20"/>
                <w:szCs w:val="20"/>
              </w:rPr>
            </w:pPr>
            <w:r w:rsidRPr="00634903">
              <w:rPr>
                <w:sz w:val="20"/>
                <w:szCs w:val="20"/>
              </w:rPr>
              <w:t>5</w:t>
            </w:r>
          </w:p>
        </w:tc>
        <w:tc>
          <w:tcPr>
            <w:tcW w:w="3402" w:type="dxa"/>
            <w:tcBorders>
              <w:bottom w:val="single" w:sz="12" w:space="0" w:color="auto"/>
            </w:tcBorders>
          </w:tcPr>
          <w:p w14:paraId="1131DC0F" w14:textId="77777777" w:rsidR="0011048D" w:rsidRPr="00634903" w:rsidRDefault="0011048D" w:rsidP="001A26A3">
            <w:pPr>
              <w:rPr>
                <w:sz w:val="20"/>
                <w:szCs w:val="20"/>
              </w:rPr>
            </w:pPr>
            <w:r w:rsidRPr="00634903">
              <w:rPr>
                <w:sz w:val="20"/>
                <w:szCs w:val="20"/>
              </w:rPr>
              <w:t xml:space="preserve">Kampong Chhnang, Kampong </w:t>
            </w:r>
            <w:proofErr w:type="spellStart"/>
            <w:r w:rsidRPr="00634903">
              <w:rPr>
                <w:sz w:val="20"/>
                <w:szCs w:val="20"/>
              </w:rPr>
              <w:t>Speu</w:t>
            </w:r>
            <w:proofErr w:type="spellEnd"/>
            <w:r w:rsidRPr="00634903">
              <w:rPr>
                <w:sz w:val="20"/>
                <w:szCs w:val="20"/>
              </w:rPr>
              <w:t xml:space="preserve">, Kampong Thom, </w:t>
            </w:r>
            <w:proofErr w:type="spellStart"/>
            <w:r w:rsidRPr="00634903">
              <w:rPr>
                <w:sz w:val="20"/>
                <w:szCs w:val="20"/>
              </w:rPr>
              <w:t>Kampot</w:t>
            </w:r>
            <w:proofErr w:type="spellEnd"/>
            <w:r w:rsidRPr="00634903">
              <w:rPr>
                <w:sz w:val="20"/>
                <w:szCs w:val="20"/>
              </w:rPr>
              <w:t xml:space="preserve">, </w:t>
            </w:r>
            <w:proofErr w:type="spellStart"/>
            <w:r w:rsidRPr="00634903">
              <w:rPr>
                <w:sz w:val="20"/>
                <w:szCs w:val="20"/>
              </w:rPr>
              <w:t>Kep</w:t>
            </w:r>
            <w:proofErr w:type="spellEnd"/>
            <w:r w:rsidRPr="00634903">
              <w:rPr>
                <w:sz w:val="20"/>
                <w:szCs w:val="20"/>
              </w:rPr>
              <w:t xml:space="preserve">, Koh Kong, </w:t>
            </w:r>
            <w:proofErr w:type="spellStart"/>
            <w:r w:rsidRPr="00634903">
              <w:rPr>
                <w:sz w:val="20"/>
                <w:szCs w:val="20"/>
              </w:rPr>
              <w:t>Kracheh</w:t>
            </w:r>
            <w:proofErr w:type="spellEnd"/>
            <w:r w:rsidRPr="00634903">
              <w:rPr>
                <w:sz w:val="20"/>
                <w:szCs w:val="20"/>
              </w:rPr>
              <w:t xml:space="preserve">, </w:t>
            </w:r>
            <w:proofErr w:type="spellStart"/>
            <w:r w:rsidRPr="00634903">
              <w:rPr>
                <w:sz w:val="20"/>
                <w:szCs w:val="20"/>
              </w:rPr>
              <w:t>Otdar</w:t>
            </w:r>
            <w:proofErr w:type="spellEnd"/>
            <w:r w:rsidRPr="00634903">
              <w:rPr>
                <w:sz w:val="20"/>
                <w:szCs w:val="20"/>
              </w:rPr>
              <w:t xml:space="preserve"> Meanchey, Preah Sihanouk, Preah </w:t>
            </w:r>
            <w:proofErr w:type="spellStart"/>
            <w:r w:rsidRPr="00634903">
              <w:rPr>
                <w:sz w:val="20"/>
                <w:szCs w:val="20"/>
              </w:rPr>
              <w:t>Vihear</w:t>
            </w:r>
            <w:proofErr w:type="spellEnd"/>
            <w:r w:rsidRPr="00634903">
              <w:rPr>
                <w:sz w:val="20"/>
                <w:szCs w:val="20"/>
              </w:rPr>
              <w:t xml:space="preserve">, </w:t>
            </w:r>
            <w:proofErr w:type="spellStart"/>
            <w:r w:rsidRPr="00634903">
              <w:rPr>
                <w:sz w:val="20"/>
                <w:szCs w:val="20"/>
              </w:rPr>
              <w:t>Pursat</w:t>
            </w:r>
            <w:proofErr w:type="spellEnd"/>
            <w:r w:rsidRPr="00634903">
              <w:rPr>
                <w:sz w:val="20"/>
                <w:szCs w:val="20"/>
              </w:rPr>
              <w:t xml:space="preserve">, </w:t>
            </w:r>
            <w:proofErr w:type="spellStart"/>
            <w:r w:rsidRPr="00634903">
              <w:rPr>
                <w:sz w:val="20"/>
                <w:szCs w:val="20"/>
              </w:rPr>
              <w:t>Siem</w:t>
            </w:r>
            <w:proofErr w:type="spellEnd"/>
            <w:r w:rsidRPr="00634903">
              <w:rPr>
                <w:sz w:val="20"/>
                <w:szCs w:val="20"/>
              </w:rPr>
              <w:t xml:space="preserve"> Reap, Stung </w:t>
            </w:r>
            <w:proofErr w:type="spellStart"/>
            <w:r w:rsidRPr="00634903">
              <w:rPr>
                <w:sz w:val="20"/>
                <w:szCs w:val="20"/>
              </w:rPr>
              <w:t>Treng</w:t>
            </w:r>
            <w:proofErr w:type="spellEnd"/>
            <w:r w:rsidRPr="00634903">
              <w:rPr>
                <w:sz w:val="20"/>
                <w:szCs w:val="20"/>
              </w:rPr>
              <w:t xml:space="preserve">, </w:t>
            </w:r>
            <w:proofErr w:type="spellStart"/>
            <w:r w:rsidRPr="00634903">
              <w:rPr>
                <w:sz w:val="20"/>
                <w:szCs w:val="20"/>
              </w:rPr>
              <w:t>Svay</w:t>
            </w:r>
            <w:proofErr w:type="spellEnd"/>
            <w:r w:rsidRPr="00634903">
              <w:rPr>
                <w:sz w:val="20"/>
                <w:szCs w:val="20"/>
              </w:rPr>
              <w:t xml:space="preserve"> </w:t>
            </w:r>
            <w:proofErr w:type="spellStart"/>
            <w:r w:rsidRPr="00634903">
              <w:rPr>
                <w:sz w:val="20"/>
                <w:szCs w:val="20"/>
              </w:rPr>
              <w:t>Rieng</w:t>
            </w:r>
            <w:proofErr w:type="spellEnd"/>
          </w:p>
        </w:tc>
        <w:tc>
          <w:tcPr>
            <w:tcW w:w="9214" w:type="dxa"/>
            <w:tcBorders>
              <w:bottom w:val="single" w:sz="12" w:space="0" w:color="auto"/>
            </w:tcBorders>
          </w:tcPr>
          <w:p w14:paraId="40D3F10F" w14:textId="77777777" w:rsidR="0011048D" w:rsidRPr="00634903" w:rsidRDefault="0011048D" w:rsidP="001A26A3">
            <w:pPr>
              <w:rPr>
                <w:sz w:val="20"/>
                <w:szCs w:val="20"/>
              </w:rPr>
            </w:pPr>
            <w:r w:rsidRPr="00634903">
              <w:rPr>
                <w:sz w:val="20"/>
                <w:szCs w:val="20"/>
              </w:rPr>
              <w:t>Large provinces with high elevations. High population density and very high proportion of indigenous people. High levels of education, and a high proportion of workers in both primary and secondary sectors. Very high proportion of people with no farmland, but also very high proportion of people with livestock. Low access to services (although very high access to garbage collection) - this may be an artefact of the very large mean area of the provinces in this cluster. Very high crime rates, very high migration, and very high rates of land conflict.</w:t>
            </w:r>
          </w:p>
        </w:tc>
      </w:tr>
    </w:tbl>
    <w:p w14:paraId="5543745F" w14:textId="59EA519C" w:rsidR="0011048D" w:rsidRDefault="0011048D" w:rsidP="0011048D">
      <w:pPr>
        <w:tabs>
          <w:tab w:val="left" w:pos="924"/>
        </w:tabs>
        <w:sectPr w:rsidR="0011048D" w:rsidSect="005244E7">
          <w:pgSz w:w="16838" w:h="11906" w:orient="landscape"/>
          <w:pgMar w:top="1440" w:right="1440" w:bottom="1440" w:left="1440" w:header="708" w:footer="708" w:gutter="0"/>
          <w:cols w:space="708"/>
          <w:docGrid w:linePitch="360"/>
        </w:sectPr>
      </w:pPr>
    </w:p>
    <w:p w14:paraId="4289B339" w14:textId="39172AB6" w:rsidR="0011048D" w:rsidRDefault="00C15F73" w:rsidP="0071774F">
      <w:pPr>
        <w:rPr>
          <w:b/>
          <w:bCs/>
        </w:rPr>
      </w:pPr>
      <w:r>
        <w:rPr>
          <w:b/>
          <w:bCs/>
        </w:rPr>
        <w:lastRenderedPageBreak/>
        <w:t xml:space="preserve">Discussion </w:t>
      </w:r>
    </w:p>
    <w:p w14:paraId="5ED41EFE" w14:textId="6F9599C7" w:rsidR="00C15F73" w:rsidRDefault="00C15F73" w:rsidP="00C15F73">
      <w:r w:rsidRPr="00C15F73">
        <w:t xml:space="preserve">In this study, </w:t>
      </w:r>
      <w:r>
        <w:t>I</w:t>
      </w:r>
      <w:r w:rsidRPr="00C15F73">
        <w:t xml:space="preserve"> have modelled the relationships between socioeconomic variables and forest cover</w:t>
      </w:r>
      <w:r>
        <w:t xml:space="preserve"> </w:t>
      </w:r>
      <w:r w:rsidRPr="00C15F73">
        <w:t>at multiple scales</w:t>
      </w:r>
      <w:r>
        <w:t xml:space="preserve"> and</w:t>
      </w:r>
      <w:r w:rsidRPr="00C15F73">
        <w:t xml:space="preserve"> have investigated these relationships</w:t>
      </w:r>
      <w:r w:rsidR="00274B68">
        <w:t xml:space="preserve"> using</w:t>
      </w:r>
      <w:r w:rsidRPr="00C15F73">
        <w:t xml:space="preserve"> </w:t>
      </w:r>
      <w:r>
        <w:t>two different</w:t>
      </w:r>
      <w:r w:rsidRPr="00C15F73">
        <w:t xml:space="preserve"> approaches</w:t>
      </w:r>
      <w:r>
        <w:t>.</w:t>
      </w:r>
      <w:r w:rsidR="00274B68">
        <w:t xml:space="preserve"> This study has </w:t>
      </w:r>
      <w:r w:rsidR="00274B68" w:rsidRPr="00C15F73">
        <w:t>revealed some important relationships from which we can make inferences regarding</w:t>
      </w:r>
      <w:r w:rsidR="00274B68">
        <w:t xml:space="preserve"> the socioeconomic, geographical, </w:t>
      </w:r>
      <w:r w:rsidR="002473F5">
        <w:t xml:space="preserve">and </w:t>
      </w:r>
      <w:r w:rsidR="00274B68">
        <w:t>biophysical</w:t>
      </w:r>
      <w:r w:rsidR="002473F5">
        <w:t xml:space="preserve"> predictors of forest cover across Cambodia.</w:t>
      </w:r>
      <w:r w:rsidR="00274B68">
        <w:t xml:space="preserve"> </w:t>
      </w:r>
      <w:r w:rsidR="002473F5" w:rsidRPr="00C15F73">
        <w:t xml:space="preserve">Furthermore, </w:t>
      </w:r>
      <w:r w:rsidR="00EC21B6">
        <w:t>I</w:t>
      </w:r>
      <w:r w:rsidR="002473F5" w:rsidRPr="00C15F73">
        <w:t xml:space="preserve"> have revealed key methodological issues, particularly around scale and model variance, that are likely to be common in these types of analyses, but which often remain unexplored or unreported in the literature.</w:t>
      </w:r>
      <w:r w:rsidR="00B304B4">
        <w:t xml:space="preserve"> </w:t>
      </w:r>
      <w:r w:rsidR="00B304B4" w:rsidRPr="00C15F73">
        <w:t xml:space="preserve">Understanding the drivers and proximate causes of </w:t>
      </w:r>
      <w:r w:rsidR="00B304B4">
        <w:t>deforestation</w:t>
      </w:r>
      <w:r w:rsidR="00B304B4" w:rsidRPr="00C15F73">
        <w:t xml:space="preserve"> is critical for the development of sustainable environmental policies and forest conservation initiatives. Studies need to target multiple scales to build a cohesive picture of the social-ecological systems within which deforestation occurs, so that policy development is appropriate and effective. Importantly, researchers need to select the appropriate method to answer specific questions at specific scales, and the complexity of the system must be understood.</w:t>
      </w:r>
    </w:p>
    <w:p w14:paraId="7F26BD30" w14:textId="6F3B5AB6" w:rsidR="008B46A1" w:rsidRPr="008B46A1" w:rsidRDefault="00234AEE" w:rsidP="00C15F73">
      <w:pPr>
        <w:rPr>
          <w:i/>
          <w:iCs/>
        </w:rPr>
      </w:pPr>
      <w:r>
        <w:rPr>
          <w:i/>
          <w:iCs/>
        </w:rPr>
        <w:t>Socioeconomic predictors of forest cover</w:t>
      </w:r>
    </w:p>
    <w:p w14:paraId="3FB051BC" w14:textId="494D5E6D" w:rsidR="00EC21B6" w:rsidRDefault="008B46A1" w:rsidP="008B46A1">
      <w:r w:rsidRPr="008B46A1">
        <w:t>The commune-level model revealed that population density was the only non-control variable with any effect</w:t>
      </w:r>
      <w:r>
        <w:t xml:space="preserve"> on forest cover</w:t>
      </w:r>
      <w:r w:rsidRPr="008B46A1">
        <w:t xml:space="preserve">, and the effect was weak. </w:t>
      </w:r>
      <w:r>
        <w:t>I</w:t>
      </w:r>
      <w:r w:rsidRPr="008B46A1">
        <w:t xml:space="preserve"> w</w:t>
      </w:r>
      <w:r>
        <w:t>as</w:t>
      </w:r>
      <w:r w:rsidRPr="008B46A1">
        <w:t xml:space="preserve"> limited in the socioeconomic variables that were available, and it is possible that the variables selected were simply poor predictors of forest cover. However, the modelling process revealed very large between-commune variation in both predictor and response variables, in addition to </w:t>
      </w:r>
      <w:r w:rsidR="00EC21B6" w:rsidRPr="008B46A1">
        <w:t>many</w:t>
      </w:r>
      <w:r w:rsidRPr="008B46A1">
        <w:t xml:space="preserve"> random effect levels (between 1,317 and 1,512). Model predictions from the final model, and from preliminary models, showed that the parameter estimates (intercepts and slopes) for a given socioeconomic variable (see Figure 6 for an example from population density) varied widely from commune to commune, even within the same province. Therefore, it is possible that the difficulty in estimating a single parameter from the surrounding “noise” resulted in the detection of weak, or no effects, rather than a genuine lack of effects. The province-level model was built to counter the issue of excessive between-commune variance by approaching the analysis from a different scale. Two socioeconomic variables remained in the final province-level model but again, the effects were relatively weak. It is still possible that the weak effects represented a genuine lack of correlation between socioeconomics and forest cover, however, modelling the effects at a larger scale will simply mask the large variation that exists at the finer scale, rather than eliminating it. </w:t>
      </w:r>
      <w:r w:rsidR="00B23379" w:rsidRPr="00B23379">
        <w:t xml:space="preserve">An advantage of GLMMs is the ability to quantify between-group variance, which not only offers crucial insight about the differences between groups (e.g., countries) from which inference can be drawn </w:t>
      </w:r>
      <w:r w:rsidR="00B23379" w:rsidRPr="00B23379">
        <w:fldChar w:fldCharType="begin"/>
      </w:r>
      <w:r w:rsidR="00B23379" w:rsidRPr="00B23379">
        <w:instrText xml:space="preserve"> ADDIN ZOTERO_ITEM CSL_CITATION {"citationID":"NJfCS0l9","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B23379" w:rsidRPr="00B23379">
        <w:fldChar w:fldCharType="separate"/>
      </w:r>
      <w:r w:rsidR="00B23379" w:rsidRPr="00B23379">
        <w:t>(</w:t>
      </w:r>
      <w:proofErr w:type="spellStart"/>
      <w:r w:rsidR="00B23379" w:rsidRPr="00B23379">
        <w:t>Zuur</w:t>
      </w:r>
      <w:proofErr w:type="spellEnd"/>
      <w:r w:rsidR="00B23379" w:rsidRPr="00B23379">
        <w:t xml:space="preserve"> et al., 2009)</w:t>
      </w:r>
      <w:r w:rsidR="00B23379" w:rsidRPr="00B23379">
        <w:fldChar w:fldCharType="end"/>
      </w:r>
      <w:r w:rsidR="00B23379" w:rsidRPr="00B23379">
        <w:t xml:space="preserve">, but can also highlight potential problems with ‘global’ predictions (i.e., predictions that are made with all random effect terms set at their mean). Yet very few studies that use these models for LUC report any values for variance associated with the random (group-level) effects. For example, </w:t>
      </w:r>
      <w:proofErr w:type="spellStart"/>
      <w:r w:rsidR="00B23379" w:rsidRPr="00B23379">
        <w:t>Bhattari</w:t>
      </w:r>
      <w:proofErr w:type="spellEnd"/>
      <w:r w:rsidR="00B23379" w:rsidRPr="00B23379">
        <w:t xml:space="preserve"> and </w:t>
      </w:r>
      <w:proofErr w:type="spellStart"/>
      <w:r w:rsidR="00B23379" w:rsidRPr="00B23379">
        <w:t>Hammig</w:t>
      </w:r>
      <w:proofErr w:type="spellEnd"/>
      <w:r w:rsidR="00B23379" w:rsidRPr="00B23379">
        <w:t xml:space="preserve"> (2004) use data from 63 countries to produce a single effect for GDP per capita on deforestation, yet do not report any value for country-level variance. The effect size is relatively small, and therefore if there was large between-country variance then the country-level effects could be vastly different, rendering the single global effect misleading.</w:t>
      </w:r>
    </w:p>
    <w:p w14:paraId="23430685" w14:textId="4A61B610" w:rsidR="00EC21B6" w:rsidRPr="00EC21B6" w:rsidRDefault="00EC21B6" w:rsidP="008B46A1">
      <w:pPr>
        <w:rPr>
          <w:i/>
          <w:iCs/>
        </w:rPr>
      </w:pPr>
      <w:r>
        <w:rPr>
          <w:i/>
          <w:iCs/>
        </w:rPr>
        <w:t xml:space="preserve">Scale </w:t>
      </w:r>
    </w:p>
    <w:p w14:paraId="6991EFD7" w14:textId="096C04B3" w:rsidR="008B46A1" w:rsidRDefault="008B46A1" w:rsidP="008B46A1">
      <w:r w:rsidRPr="008B46A1">
        <w:t xml:space="preserve">This analysis highlights the importance of scale when modelling complex social-ecological systems; researchers must not only select the scale of the analysis carefully but must also be aware of underlying variation which may be affecting estimates, requiring cautious interpretation of results. The results of the socioeconomic analysis have further highlighted the effect of scale on drivers with larger effects. The direction of the effect of </w:t>
      </w:r>
      <w:r w:rsidR="00EC21B6">
        <w:t xml:space="preserve">distance to an </w:t>
      </w:r>
      <w:proofErr w:type="gramStart"/>
      <w:r w:rsidR="00EC21B6">
        <w:t xml:space="preserve">international border </w:t>
      </w:r>
      <w:r w:rsidR="00EC21B6" w:rsidRPr="008B46A1">
        <w:t>changes</w:t>
      </w:r>
      <w:proofErr w:type="gramEnd"/>
      <w:r w:rsidR="00EC21B6" w:rsidRPr="008B46A1">
        <w:t xml:space="preserve"> depending </w:t>
      </w:r>
      <w:r w:rsidR="00EC21B6" w:rsidRPr="008B46A1">
        <w:lastRenderedPageBreak/>
        <w:t>on whether you are looking at the commune-level or the province-level</w:t>
      </w:r>
      <w:r w:rsidR="00EC21B6">
        <w:t xml:space="preserve">; it was positive within communes and negative within provinces. </w:t>
      </w:r>
      <w:r w:rsidR="00EC21B6" w:rsidRPr="008B46A1">
        <w:t>This reversal of effect direction between scales also occurs for</w:t>
      </w:r>
      <w:r w:rsidR="00EC21B6">
        <w:t xml:space="preserve"> </w:t>
      </w:r>
      <w:r w:rsidR="00EC21B6" w:rsidRPr="008B46A1">
        <w:t>the distance to the provincial capital (positive within communes and negative within provinces).</w:t>
      </w:r>
      <w:r w:rsidR="00EC21B6">
        <w:t xml:space="preserve"> </w:t>
      </w:r>
      <w:r w:rsidRPr="008B46A1">
        <w:t>Taken together, the two models can add important nuance to the interpretation of results</w:t>
      </w:r>
      <w:r w:rsidR="00FE36DE">
        <w:t>.</w:t>
      </w:r>
      <w:r w:rsidRPr="008B46A1">
        <w:t xml:space="preserve"> </w:t>
      </w:r>
      <w:r w:rsidR="00FE36DE">
        <w:t>P</w:t>
      </w:r>
      <w:r w:rsidRPr="008B46A1">
        <w:t xml:space="preserve">rovinces that are close to international borders have higher forest cover, but within those provinces, the communes that are furthest away from the border and the provincial capital are predicted to have the highest forest cover. </w:t>
      </w:r>
      <w:r w:rsidR="00B211D3">
        <w:t xml:space="preserve">Provinces furthest away from the major the urban centres of Phnom Penh, </w:t>
      </w:r>
      <w:proofErr w:type="spellStart"/>
      <w:r w:rsidR="00B211D3">
        <w:t>Siem</w:t>
      </w:r>
      <w:proofErr w:type="spellEnd"/>
      <w:r w:rsidR="00B211D3">
        <w:t xml:space="preserve"> Reap, and Battambang tend to be the large, rural provinces that have an international border (e.g., </w:t>
      </w:r>
      <w:proofErr w:type="spellStart"/>
      <w:r w:rsidR="00B211D3">
        <w:t>Mondul</w:t>
      </w:r>
      <w:proofErr w:type="spellEnd"/>
      <w:r w:rsidR="00B211D3">
        <w:t xml:space="preserve"> Kiri, </w:t>
      </w:r>
      <w:proofErr w:type="spellStart"/>
      <w:r w:rsidR="00B211D3">
        <w:t>Ratanak</w:t>
      </w:r>
      <w:proofErr w:type="spellEnd"/>
      <w:r w:rsidR="00B211D3">
        <w:t xml:space="preserve"> Kiri, Stung </w:t>
      </w:r>
      <w:proofErr w:type="spellStart"/>
      <w:r w:rsidR="00B211D3">
        <w:t>Treng</w:t>
      </w:r>
      <w:proofErr w:type="spellEnd"/>
      <w:r w:rsidR="00B211D3">
        <w:t xml:space="preserve">, Koh Kong) and have high forest cover. </w:t>
      </w:r>
      <w:r w:rsidR="00FE36DE">
        <w:t>M</w:t>
      </w:r>
      <w:r w:rsidR="00B211D3">
        <w:t>y results suggest that within those provinces, the communes furthest from the border, and furthest from the provincial capital, are likely to have higher forest cover. Increases in human population density over time, including from in-migration, often result in agricultural expansion</w:t>
      </w:r>
      <w:r w:rsidR="008646E0">
        <w:t>, exploitation of forest resources (e.g., timber), and</w:t>
      </w:r>
      <w:r w:rsidR="00B211D3">
        <w:t xml:space="preserve"> </w:t>
      </w:r>
      <w:r w:rsidR="008646E0">
        <w:t xml:space="preserve">increased </w:t>
      </w:r>
      <w:r w:rsidR="00B211D3">
        <w:t xml:space="preserve">urbanisation, </w:t>
      </w:r>
      <w:r w:rsidR="008646E0">
        <w:t xml:space="preserve">all of </w:t>
      </w:r>
      <w:r w:rsidR="00B211D3">
        <w:t>which could be</w:t>
      </w:r>
      <w:r w:rsidR="008646E0">
        <w:t xml:space="preserve"> reducing forest cover around the provincial capitals. International borders promote the movement of people, commodities, economic activity, and all the associated infrastructure that is required to maintain such activity (ref). When combined with illegal cross-border activities such as logging, land clearance, and the wildlife trade (see </w:t>
      </w:r>
      <w:r w:rsidR="00FE36DE">
        <w:fldChar w:fldCharType="begin"/>
      </w:r>
      <w:r w:rsidR="00FE36DE">
        <w:instrText xml:space="preserve"> ADDIN ZOTERO_ITEM CSL_CITATION {"citationID":"6CZUvDbL","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rsidR="00FE36DE">
        <w:fldChar w:fldCharType="separate"/>
      </w:r>
      <w:r w:rsidR="00FE36DE" w:rsidRPr="00FE36DE">
        <w:rPr>
          <w:rFonts w:ascii="Calibri" w:hAnsi="Calibri" w:cs="Calibri"/>
        </w:rPr>
        <w:t>Evans et al. 2013)</w:t>
      </w:r>
      <w:r w:rsidR="00FE36DE">
        <w:fldChar w:fldCharType="end"/>
      </w:r>
      <w:r w:rsidR="008646E0">
        <w:t>, it is plausible that communes closer to the international borders are more likely to have reduced forest cover</w:t>
      </w:r>
      <w:r w:rsidR="00FE36DE">
        <w:t xml:space="preserve"> </w:t>
      </w:r>
      <w:r w:rsidR="00FE36DE">
        <w:fldChar w:fldCharType="begin"/>
      </w:r>
      <w:r w:rsidR="00FE36DE">
        <w:instrText xml:space="preserve"> ADDIN ZOTERO_ITEM CSL_CITATION {"citationID":"uLLzrV9z","properties":{"formattedCitation":"(Grogan et al. 2015)","plainCitation":"(Grogan et al. 2015)","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rsidR="00FE36DE">
        <w:fldChar w:fldCharType="separate"/>
      </w:r>
      <w:r w:rsidR="00FE36DE" w:rsidRPr="00FE36DE">
        <w:rPr>
          <w:rFonts w:ascii="Calibri" w:hAnsi="Calibri" w:cs="Calibri"/>
        </w:rPr>
        <w:t>(Grogan et al. 2015)</w:t>
      </w:r>
      <w:r w:rsidR="00FE36DE">
        <w:fldChar w:fldCharType="end"/>
      </w:r>
      <w:r w:rsidR="008646E0">
        <w:t xml:space="preserve">. </w:t>
      </w:r>
    </w:p>
    <w:p w14:paraId="1D0AAB64" w14:textId="0B752B6F" w:rsidR="00BD790B" w:rsidRDefault="00BD790B" w:rsidP="00BD790B">
      <w:r w:rsidRPr="00BD790B">
        <w:t xml:space="preserve">The inherent complexity within social-ecological systems results in significant challenges when researchers attempt to model them </w:t>
      </w:r>
      <w:r w:rsidRPr="00BD790B">
        <w:fldChar w:fldCharType="begin"/>
      </w:r>
      <w:r w:rsidR="00640705">
        <w:instrText xml:space="preserve"> ADDIN ZOTERO_ITEM CSL_CITATION {"citationID":"7zXkx2n4","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rsidRPr="00BD790B">
        <w:fldChar w:fldCharType="separate"/>
      </w:r>
      <w:r w:rsidR="00640705" w:rsidRPr="00640705">
        <w:rPr>
          <w:rFonts w:ascii="Calibri" w:hAnsi="Calibri" w:cs="Calibri"/>
        </w:rPr>
        <w:t>(Basse et al. 2014)</w:t>
      </w:r>
      <w:r w:rsidRPr="00BD790B">
        <w:fldChar w:fldCharType="end"/>
      </w:r>
      <w:r w:rsidRPr="00BD790B">
        <w:t xml:space="preserve">. Taking this study as an example, a researcher has a choice between modelling at a large scale (e.g., national, regional) where effects may be weak or unrepresentative of much of the country or </w:t>
      </w:r>
      <w:proofErr w:type="gramStart"/>
      <w:r w:rsidRPr="00BD790B">
        <w:t>region, or</w:t>
      </w:r>
      <w:proofErr w:type="gramEnd"/>
      <w:r w:rsidRPr="00BD790B">
        <w:t xml:space="preserve"> modelling at a fine scale where effects may be swamped by variation resulting in the loss of the true signal. </w:t>
      </w:r>
      <w:r w:rsidR="007120AF">
        <w:t>By reframing analytical goals and aiming for description</w:t>
      </w:r>
      <w:r w:rsidR="00F5783B">
        <w:t xml:space="preserve"> of the data</w:t>
      </w:r>
      <w:r w:rsidR="00183E11">
        <w:t>, for example using cluster analyses,</w:t>
      </w:r>
      <w:r w:rsidR="007120AF">
        <w:t xml:space="preserve"> over statistical hypothesis testing</w:t>
      </w:r>
      <w:r w:rsidR="00267EF3">
        <w:t xml:space="preserve"> and </w:t>
      </w:r>
      <w:r w:rsidR="00F5783B">
        <w:t xml:space="preserve">attempts at </w:t>
      </w:r>
      <w:r w:rsidR="00267EF3">
        <w:t>explanation</w:t>
      </w:r>
      <w:r w:rsidR="007120AF">
        <w:t xml:space="preserve">, researchers </w:t>
      </w:r>
      <w:r w:rsidR="00267EF3">
        <w:t>can</w:t>
      </w:r>
      <w:r w:rsidR="007120AF">
        <w:t xml:space="preserve"> reduce the need for increasingly complex data and models.</w:t>
      </w:r>
      <w:r w:rsidR="00267EF3">
        <w:t xml:space="preserve"> </w:t>
      </w:r>
    </w:p>
    <w:p w14:paraId="24B5CFD7" w14:textId="401D2FD9" w:rsidR="00F5783B" w:rsidRDefault="00F5783B" w:rsidP="00BD790B">
      <w:pPr>
        <w:rPr>
          <w:i/>
          <w:iCs/>
        </w:rPr>
      </w:pPr>
      <w:r>
        <w:rPr>
          <w:i/>
          <w:iCs/>
        </w:rPr>
        <w:t>Cluster analysis</w:t>
      </w:r>
    </w:p>
    <w:p w14:paraId="6710D405" w14:textId="757BC425" w:rsidR="00F5783B" w:rsidRPr="00F5783B" w:rsidRDefault="00B304B4" w:rsidP="00F5783B">
      <w:r>
        <w:t xml:space="preserve">The purpose of the cluster analysis was to explore an approach that was different to the traditional statistical modelling I had done previously, and to remove the above issues of variance. I was interested to see what patterns would emerge when the underlying goal of statistical hypothesis testing (i.e., the effect of the predictor </w:t>
      </w:r>
      <w:r w:rsidRPr="00B304B4">
        <w:rPr>
          <w:i/>
          <w:iCs/>
        </w:rPr>
        <w:t>x</w:t>
      </w:r>
      <w:r>
        <w:t xml:space="preserve"> on response </w:t>
      </w:r>
      <w:r w:rsidRPr="00B304B4">
        <w:rPr>
          <w:i/>
          <w:iCs/>
        </w:rPr>
        <w:t>y</w:t>
      </w:r>
      <w:r>
        <w:t xml:space="preserve"> is significantly different from 0) was removed. </w:t>
      </w:r>
      <w:r w:rsidR="00F5783B" w:rsidRPr="00F5783B">
        <w:t>The</w:t>
      </w:r>
      <w:r w:rsidR="00615440">
        <w:t xml:space="preserve"> cluster</w:t>
      </w:r>
      <w:r w:rsidR="00F5783B" w:rsidRPr="00F5783B">
        <w:t xml:space="preserve"> analysis revealed interesting patterns of distinct regions, suggesting that in many cases provinces that are adjacent to each other tend to have similar socioeconomic characteristics, resulting in clusters that are</w:t>
      </w:r>
      <w:r w:rsidR="00615440">
        <w:t xml:space="preserve"> comprised of</w:t>
      </w:r>
      <w:r w:rsidR="00F5783B" w:rsidRPr="00F5783B">
        <w:t xml:space="preserve"> spatially contiguous</w:t>
      </w:r>
      <w:r w:rsidR="00615440">
        <w:t xml:space="preserve"> provinces</w:t>
      </w:r>
      <w:r w:rsidR="00F5783B" w:rsidRPr="00F5783B">
        <w:t xml:space="preserve">. The two cluster that generally display the largest differences are clusters 1 and 3. Cluster 1 contains the provinces of </w:t>
      </w:r>
      <w:proofErr w:type="spellStart"/>
      <w:r w:rsidR="00F5783B" w:rsidRPr="00F5783B">
        <w:t>Mondul</w:t>
      </w:r>
      <w:proofErr w:type="spellEnd"/>
      <w:r w:rsidR="00F5783B" w:rsidRPr="00F5783B">
        <w:t xml:space="preserve"> Kiri and </w:t>
      </w:r>
      <w:proofErr w:type="spellStart"/>
      <w:r w:rsidR="00F5783B" w:rsidRPr="00F5783B">
        <w:t>Rattank</w:t>
      </w:r>
      <w:proofErr w:type="spellEnd"/>
      <w:r w:rsidR="00F5783B" w:rsidRPr="00F5783B">
        <w:t xml:space="preserve"> Kiri which are large, remote, and some of the least developed provinces in the country. They are home to the Eastern Plains Landscape which is one of the most important areas in SEA for biodiversity </w:t>
      </w:r>
      <w:r w:rsidR="00F5783B" w:rsidRPr="00F5783B">
        <w:fldChar w:fldCharType="begin"/>
      </w:r>
      <w:r w:rsidR="00F5783B" w:rsidRPr="00F5783B">
        <w:instrText xml:space="preserve"> ADDIN ZOTERO_ITEM CSL_CITATION {"citationID":"pnfxn81c","properties":{"formattedCitation":"(Gray et al., 2012; Griffin and Nuttall, 2020; Nuttall et al., 2017)","plainCitation":"(Gray et al., 2012; Griffin and Nuttall, 2020; Nuttall et al., 2017)","dontUpdate":true,"noteIndex":0},"citationItems":[{"id":80,"uris":["http://zotero.org/users/2170232/items/9DT2Z23D"],"uri":["http://zotero.org/users/2170232/items/9DT2Z23D"],"itemData":{"id":80,"type":"article-journal","container-title":"Oryx","DOI":"10.1017/S0030605312000567","ISSN":"0030-6053, 1365-3008","issue":"04","language":"en","page":"563-566","source":"CrossRef","title":"Distance sampling reveals Cambodia's Eastern Plains Landscape supports the largest global population of the Endangered banteng Bos javanicus","volume":"46","author":[{"family":"Gray","given":"Thomas N. E."},{"family":"Prum","given":"Sovanna"},{"family":"Pin","given":"Chanrattana"},{"family":"Phan","given":"Channa"}],"issued":{"date-parts":[["2012"]]}}},{"id":54,"uris":["http://zotero.org/users/2170232/items/MDXPZQ4P"],"uri":["http://zotero.org/users/2170232/items/MDXPZQ4P"],"itemData":{"id":54,"type":"report","event-place":"Phnom Penh, Cambodia","genre":"Status report","publisher":"Wildlife Conservation Society","publisher-place":"Phnom Penh, Cambodia","title":"Status of Key Speceis in Keo Seima Wildlife Sanctuary 2010-2020","URL":"https://doi.org/10.19121/2020.Report.38511","author":[{"family":"Griffin","given":"O"},{"family":"Nuttall","given":"M"}],"issued":{"date-parts":[["2020"]]}}},{"id":2350,"uris":["http://zotero.org/users/2170232/items/IL8XBFLL"],"uri":["http://zotero.org/users/2170232/items/IL8XBFLL"],"itemData":{"id":2350,"type":"article-journal","abstract":"The catastrophic decline of the endangered Green peafowl Pavo muticus across its former range is well known, yet there are only a handful of reliable population estimates for this species from its remaining range, making global assessment challenging. We present the first rigorous population estimates for this species from Cambodia, and model the distribution and the relationships between this species and several environmental covariates from the Core Zone (187,900 ha) of Seima Protection Forest (SPF), eastern Cambodia. Using distance sampling the abundance of Green Peafowl in SPF in 2014 is estimated to be 541 (95% CI [252, 1160]). Density surface modelling was used to predict distribution and relative abundance within the study area, and there was some evidence that the species prefers areas of deciduous forest, non-forest, and to a lesser extent semi-evergreen forest. These results highlight the importance of the central and northern sections of SPF for this species. Furthermore, the analysis suggested that Green Peafowl abundance is higher in closer proximity to water, yet decreases in closer proximity to human settlement.","container-title":"Bird Conservation International","DOI":"10.1017/S0959270916000083","ISSN":"0959-2709, 1474-0001","issue":"1","language":"en","page":"127-139","source":"Cambridge Core","title":"Abundance estimates for the endangered Green Peafowl Pavo muticus in Cambodia: identification of a globally important site for conservation","title-short":"Abundance estimates for the endangered Green Peafowl Pavo muticus in Cambodia","volume":"27","author":[{"family":"Nuttall","given":"Matthew"},{"family":"Nut","given":"Menghor"},{"family":"Ung","given":"Vises"},{"family":"O’kelly","given":"Hannah"}],"issued":{"date-parts":[["2017"]]}}}],"schema":"https://github.com/citation-style-language/schema/raw/master/csl-citation.json"} </w:instrText>
      </w:r>
      <w:r w:rsidR="00F5783B" w:rsidRPr="00F5783B">
        <w:fldChar w:fldCharType="separate"/>
      </w:r>
      <w:r w:rsidR="00F5783B" w:rsidRPr="00F5783B">
        <w:t xml:space="preserve">(Chapter </w:t>
      </w:r>
      <w:r w:rsidR="00183E11">
        <w:t>3</w:t>
      </w:r>
      <w:r w:rsidR="00F5783B" w:rsidRPr="00F5783B">
        <w:t>, Gray et al., 2012; Griffin and Nuttall, 2020; Nuttall et al., 2017)</w:t>
      </w:r>
      <w:r w:rsidR="00F5783B" w:rsidRPr="00F5783B">
        <w:fldChar w:fldCharType="end"/>
      </w:r>
      <w:r w:rsidR="00F5783B" w:rsidRPr="00F5783B">
        <w:t xml:space="preserve">. The cluster has the highest forest cover, low population density, low access to services, and low migration. Economic development in the first two decades after the civil war was focused almost entirely on the major cities: Phnom Penh (cluster 3), Sihanoukville (cluster 5), and Battambang (cluster 4), with rural provinces remaining underdeveloped, inaccessible, and poor </w:t>
      </w:r>
      <w:r w:rsidR="00F5783B" w:rsidRPr="00F5783B">
        <w:fldChar w:fldCharType="begin"/>
      </w:r>
      <w:r w:rsidR="00640705">
        <w:instrText xml:space="preserve"> ADDIN ZOTERO_ITEM CSL_CITATION {"citationID":"aHOX0XU3","properties":{"formattedCitation":"(Hughes &amp; Un 2011)","plainCitation":"(Hughes &amp;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F5783B" w:rsidRPr="00F5783B">
        <w:fldChar w:fldCharType="separate"/>
      </w:r>
      <w:r w:rsidR="00640705" w:rsidRPr="00640705">
        <w:rPr>
          <w:rFonts w:ascii="Calibri" w:hAnsi="Calibri" w:cs="Calibri"/>
        </w:rPr>
        <w:t>(Hughes &amp; Un 2011)</w:t>
      </w:r>
      <w:r w:rsidR="00F5783B" w:rsidRPr="00F5783B">
        <w:fldChar w:fldCharType="end"/>
      </w:r>
      <w:r w:rsidR="00F5783B" w:rsidRPr="00F5783B">
        <w:t>. The lack of infrastructure and access, coupled with low population density and few employment opportunities that limited in-migration, ha</w:t>
      </w:r>
      <w:r>
        <w:t>ve all likely contributed to</w:t>
      </w:r>
      <w:r w:rsidR="00F5783B" w:rsidRPr="00F5783B">
        <w:t xml:space="preserve"> forest cover remain</w:t>
      </w:r>
      <w:r>
        <w:t>ing</w:t>
      </w:r>
      <w:r w:rsidR="00F5783B" w:rsidRPr="00F5783B">
        <w:t xml:space="preserve"> high </w:t>
      </w:r>
      <w:r w:rsidR="00F5783B" w:rsidRPr="00F5783B">
        <w:fldChar w:fldCharType="begin"/>
      </w:r>
      <w:r w:rsidR="00640705">
        <w:instrText xml:space="preserve"> ADDIN ZOTERO_ITEM CSL_CITATION {"citationID":"hcKplkwY","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rsidR="00F5783B" w:rsidRPr="00F5783B">
        <w:fldChar w:fldCharType="separate"/>
      </w:r>
      <w:r w:rsidR="00640705" w:rsidRPr="00640705">
        <w:rPr>
          <w:rFonts w:ascii="Calibri" w:hAnsi="Calibri" w:cs="Calibri"/>
        </w:rPr>
        <w:t>(Evans et al. 2013)</w:t>
      </w:r>
      <w:r w:rsidR="00F5783B" w:rsidRPr="00F5783B">
        <w:fldChar w:fldCharType="end"/>
      </w:r>
      <w:r w:rsidR="00F5783B" w:rsidRPr="00F5783B">
        <w:t xml:space="preserve">. Conversely, cluster 3 has the lowest levels of forest cover and contains the capital city of Phnom Penh and the surrounding provinces which are the hubs for </w:t>
      </w:r>
      <w:r w:rsidR="00F5783B" w:rsidRPr="00F5783B">
        <w:lastRenderedPageBreak/>
        <w:t xml:space="preserve">industry and economic activity (such as the garment sector). Cluster 5 is interesting because it contains the largest number of provinces. The expectation was that the provinces that most closely resembled cluster 1 (i.e., large, rural provinces with high forest cover) such as Stung </w:t>
      </w:r>
      <w:proofErr w:type="spellStart"/>
      <w:r w:rsidR="00F5783B" w:rsidRPr="00F5783B">
        <w:t>Treng</w:t>
      </w:r>
      <w:proofErr w:type="spellEnd"/>
      <w:r w:rsidR="00F5783B" w:rsidRPr="00F5783B">
        <w:t xml:space="preserve">, Preah </w:t>
      </w:r>
      <w:proofErr w:type="spellStart"/>
      <w:r w:rsidR="00F5783B" w:rsidRPr="00F5783B">
        <w:t>Vihear</w:t>
      </w:r>
      <w:proofErr w:type="spellEnd"/>
      <w:r w:rsidR="00F5783B" w:rsidRPr="00F5783B">
        <w:t xml:space="preserve">, and Koh Kong, would have been clustered either with cluster 1, or within a separate cluster. However, they were clustered with the central belt of provinces (e.g., Kampong </w:t>
      </w:r>
      <w:proofErr w:type="spellStart"/>
      <w:r w:rsidR="00F5783B" w:rsidRPr="00F5783B">
        <w:t>Speu</w:t>
      </w:r>
      <w:proofErr w:type="spellEnd"/>
      <w:r w:rsidR="00F5783B" w:rsidRPr="00F5783B">
        <w:t xml:space="preserve">, Kampong Chhnang, Kampong Thom) which are almost exclusively low elevation agricultural provinces that are geared towards rice production. The inclusion of Stung </w:t>
      </w:r>
      <w:proofErr w:type="spellStart"/>
      <w:r w:rsidR="00F5783B" w:rsidRPr="00F5783B">
        <w:t>Treng</w:t>
      </w:r>
      <w:proofErr w:type="spellEnd"/>
      <w:r w:rsidR="00F5783B" w:rsidRPr="00F5783B">
        <w:t xml:space="preserve">, Preah </w:t>
      </w:r>
      <w:proofErr w:type="spellStart"/>
      <w:r w:rsidR="00F5783B" w:rsidRPr="00F5783B">
        <w:t>Vihear</w:t>
      </w:r>
      <w:proofErr w:type="spellEnd"/>
      <w:r w:rsidR="00F5783B" w:rsidRPr="00F5783B">
        <w:t>, and Koh Kong within this cluster and the resulting cluster typologies, suggest that there has been some success in increasing the socioeconomic status of rural, highly forested provinces without excessive loss of forest cover.</w:t>
      </w:r>
    </w:p>
    <w:p w14:paraId="0BA2C153" w14:textId="2820C8F0" w:rsidR="00F5783B" w:rsidRPr="00F5783B" w:rsidRDefault="00F5783B" w:rsidP="00F5783B">
      <w:r w:rsidRPr="00F5783B">
        <w:t xml:space="preserve">The advantage of clustering techniques such as UPGMA is that although there are metrics that can suggest optimal numbers of clusters, the researcher can select the number of clusters that is most useful for their particular investigation </w:t>
      </w:r>
      <w:r w:rsidRPr="00F5783B">
        <w:fldChar w:fldCharType="begin"/>
      </w:r>
      <w:r w:rsidR="00640705">
        <w:instrText xml:space="preserve"> ADDIN ZOTERO_ITEM CSL_CITATION {"citationID":"GlYfBTQp","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F5783B">
        <w:fldChar w:fldCharType="separate"/>
      </w:r>
      <w:r w:rsidR="00640705" w:rsidRPr="00640705">
        <w:rPr>
          <w:rFonts w:ascii="Calibri" w:hAnsi="Calibri" w:cs="Calibri"/>
        </w:rPr>
        <w:t>(</w:t>
      </w:r>
      <w:proofErr w:type="spellStart"/>
      <w:r w:rsidR="00640705" w:rsidRPr="00640705">
        <w:rPr>
          <w:rFonts w:ascii="Calibri" w:hAnsi="Calibri" w:cs="Calibri"/>
        </w:rPr>
        <w:t>Borcard</w:t>
      </w:r>
      <w:proofErr w:type="spellEnd"/>
      <w:r w:rsidR="00640705" w:rsidRPr="00640705">
        <w:rPr>
          <w:rFonts w:ascii="Calibri" w:hAnsi="Calibri" w:cs="Calibri"/>
        </w:rPr>
        <w:t xml:space="preserve"> et al. 2018)</w:t>
      </w:r>
      <w:r w:rsidRPr="00F5783B">
        <w:fldChar w:fldCharType="end"/>
      </w:r>
      <w:r w:rsidRPr="00F5783B">
        <w:t>. Unlike statistical models, cluster analysis does not produce estimates of effect sizes, nor can predictions be made. Nevertheless, by altering the number of clusters, investigating different clustering approaches, followed by considered exploratory analysis and plotting, a comprehensive picture of the study system can be produced. This may be a sensible first step in a larger analysis which can increase understanding of the system before modelling approaches are decided upon. Furthermore, methods such as cluster analysis are conceptually simpler than advanced statistical and mechanistic modelling, making interpretation and explanation, simpler</w:t>
      </w:r>
      <w:proofErr w:type="gramStart"/>
      <w:r w:rsidRPr="00F5783B">
        <w:t xml:space="preserve">.  </w:t>
      </w:r>
      <w:proofErr w:type="gramEnd"/>
      <w:r w:rsidRPr="00F5783B">
        <w:t xml:space="preserve">           </w:t>
      </w:r>
    </w:p>
    <w:p w14:paraId="48CE48B5" w14:textId="1174D859" w:rsidR="00C15F73" w:rsidRDefault="00234AEE" w:rsidP="00C15F73">
      <w:pPr>
        <w:rPr>
          <w:i/>
          <w:iCs/>
        </w:rPr>
      </w:pPr>
      <w:r>
        <w:rPr>
          <w:i/>
          <w:iCs/>
        </w:rPr>
        <w:t>Implications / broader perspectives of the results</w:t>
      </w:r>
    </w:p>
    <w:p w14:paraId="4A9C7B4A" w14:textId="63693ACA" w:rsidR="00234AEE" w:rsidRDefault="00234AEE" w:rsidP="00C15F73">
      <w:r>
        <w:t>The results of this study have highlighted that the regions of Cambodia that have the highest forest cover also tend to be th</w:t>
      </w:r>
      <w:r w:rsidR="002F76B2">
        <w:t xml:space="preserve">e rural, remote, poor provinces with high proportions of indigenous people. It is people living within these areas that </w:t>
      </w:r>
      <w:r w:rsidR="00751DDB">
        <w:t>will</w:t>
      </w:r>
      <w:r w:rsidR="002F76B2">
        <w:t xml:space="preserve"> be reliant on natural resources and forest products for their subsistence and livelihoods. </w:t>
      </w:r>
      <w:r w:rsidR="00751DDB">
        <w:t>In these circumstances, the efforts of an individual actor to increase their socioeconomic status is likely to include agricultural expansion, resulting in forest loss. Therefore, to avoid forests being the price of socioeconomic development, national and sub-national government need to develop economic policy frameworks that deliver</w:t>
      </w:r>
      <w:r w:rsidR="00610C70">
        <w:t xml:space="preserve"> economic</w:t>
      </w:r>
      <w:r w:rsidR="00751DDB">
        <w:t xml:space="preserve"> benefits whilst encouraging forest protection, such as payments for ecosystem services schemes, and support for agricultural improvement technologies</w:t>
      </w:r>
      <w:r w:rsidR="00640705">
        <w:t xml:space="preserve"> and diversification </w:t>
      </w:r>
      <w:r w:rsidR="00640705">
        <w:fldChar w:fldCharType="begin"/>
      </w:r>
      <w:r w:rsidR="00640705">
        <w:instrText xml:space="preserve"> ADDIN ZOTERO_ITEM CSL_CITATION {"citationID":"b6rZhpw5","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640705">
        <w:fldChar w:fldCharType="separate"/>
      </w:r>
      <w:r w:rsidR="00640705" w:rsidRPr="00640705">
        <w:rPr>
          <w:rFonts w:ascii="Calibri" w:hAnsi="Calibri" w:cs="Calibri"/>
        </w:rPr>
        <w:t>(</w:t>
      </w:r>
      <w:proofErr w:type="spellStart"/>
      <w:r w:rsidR="00640705" w:rsidRPr="00640705">
        <w:rPr>
          <w:rFonts w:ascii="Calibri" w:hAnsi="Calibri" w:cs="Calibri"/>
        </w:rPr>
        <w:t>Eliste</w:t>
      </w:r>
      <w:proofErr w:type="spellEnd"/>
      <w:r w:rsidR="00640705" w:rsidRPr="00640705">
        <w:rPr>
          <w:rFonts w:ascii="Calibri" w:hAnsi="Calibri" w:cs="Calibri"/>
        </w:rPr>
        <w:t xml:space="preserve"> &amp; </w:t>
      </w:r>
      <w:proofErr w:type="spellStart"/>
      <w:r w:rsidR="00640705" w:rsidRPr="00640705">
        <w:rPr>
          <w:rFonts w:ascii="Calibri" w:hAnsi="Calibri" w:cs="Calibri"/>
        </w:rPr>
        <w:t>Zorya</w:t>
      </w:r>
      <w:proofErr w:type="spellEnd"/>
      <w:r w:rsidR="00640705" w:rsidRPr="00640705">
        <w:rPr>
          <w:rFonts w:ascii="Calibri" w:hAnsi="Calibri" w:cs="Calibri"/>
        </w:rPr>
        <w:t xml:space="preserve"> 2015)</w:t>
      </w:r>
      <w:r w:rsidR="00640705">
        <w:fldChar w:fldCharType="end"/>
      </w:r>
      <w:r w:rsidR="00640705">
        <w:t xml:space="preserve">. The Cambodian </w:t>
      </w:r>
      <w:r w:rsidR="004204F6">
        <w:t>government,</w:t>
      </w:r>
      <w:r w:rsidR="00640705">
        <w:t xml:space="preserve"> however, has shown enthusiasm in the past for economic development via private land leases for industrial-scale commercial agriculture (Chapter 1), many of which have been awarded in rural, remote, forested land. These economic land concessions (ELCs) have frequently been placed on traditional lands of indigenous people, on the lands of the rural poor who had yet to be awarded legal land titles</w:t>
      </w:r>
      <w:r w:rsidR="004204F6">
        <w:t>, and in areas of high forest cover, including protected areas</w:t>
      </w:r>
      <w:r w:rsidR="00640705">
        <w:t xml:space="preserve"> </w:t>
      </w:r>
      <w:r w:rsidR="004204F6">
        <w:fldChar w:fldCharType="begin"/>
      </w:r>
      <w:r w:rsidR="004204F6">
        <w:instrText xml:space="preserve"> ADDIN ZOTERO_ITEM CSL_CITATION {"citationID":"VktXqFCI","properties":{"formattedCitation":"(Vrieze &amp; Kuch 2012; Global Witness 2013; Davis et al. 2015)","plainCitation":"(Vrieze &amp; Kuch 2012; Global Witness 2013; Davis et al. 2015)","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4204F6">
        <w:fldChar w:fldCharType="separate"/>
      </w:r>
      <w:r w:rsidR="004204F6" w:rsidRPr="004204F6">
        <w:rPr>
          <w:rFonts w:ascii="Calibri" w:hAnsi="Calibri" w:cs="Calibri"/>
        </w:rPr>
        <w:t>(</w:t>
      </w:r>
      <w:proofErr w:type="spellStart"/>
      <w:r w:rsidR="004204F6" w:rsidRPr="004204F6">
        <w:rPr>
          <w:rFonts w:ascii="Calibri" w:hAnsi="Calibri" w:cs="Calibri"/>
        </w:rPr>
        <w:t>Vrieze</w:t>
      </w:r>
      <w:proofErr w:type="spellEnd"/>
      <w:r w:rsidR="004204F6" w:rsidRPr="004204F6">
        <w:rPr>
          <w:rFonts w:ascii="Calibri" w:hAnsi="Calibri" w:cs="Calibri"/>
        </w:rPr>
        <w:t xml:space="preserve"> &amp; </w:t>
      </w:r>
      <w:proofErr w:type="spellStart"/>
      <w:r w:rsidR="004204F6" w:rsidRPr="004204F6">
        <w:rPr>
          <w:rFonts w:ascii="Calibri" w:hAnsi="Calibri" w:cs="Calibri"/>
        </w:rPr>
        <w:t>Kuch</w:t>
      </w:r>
      <w:proofErr w:type="spellEnd"/>
      <w:r w:rsidR="004204F6" w:rsidRPr="004204F6">
        <w:rPr>
          <w:rFonts w:ascii="Calibri" w:hAnsi="Calibri" w:cs="Calibri"/>
        </w:rPr>
        <w:t xml:space="preserve"> 2012; Global Witness 2013; Davis et al. 2015)</w:t>
      </w:r>
      <w:r w:rsidR="004204F6">
        <w:fldChar w:fldCharType="end"/>
      </w:r>
      <w:r w:rsidR="00640705">
        <w:t xml:space="preserve">. </w:t>
      </w:r>
      <w:r w:rsidR="004204F6">
        <w:t>Remote provinces with a low density of relatively poor inhabitants, low levels of land tenure security, and plentiful forests, are particularly vulnerable to the allocation of new ELCs, particularly if the economic policies of the last decade are pursued. Despite government claims, ELCs often contribute very little to local economies, and are sources of land conflict, illegal settlement, and extensive</w:t>
      </w:r>
      <w:r w:rsidR="00610C70">
        <w:t>,</w:t>
      </w:r>
      <w:r w:rsidR="004204F6">
        <w:t xml:space="preserve"> unregulated, and often illegal deforestation </w:t>
      </w:r>
      <w:r w:rsidR="00610C70">
        <w:fldChar w:fldCharType="begin"/>
      </w:r>
      <w:r w:rsidR="00183E11">
        <w:instrText xml:space="preserve"> ADDIN ZOTERO_ITEM CSL_CITATION {"citationID":"hi7liDIr","properties":{"formattedCitation":"(Vrieze &amp; Kuch 2012; Global Witness 2013; Watson et al. 2014; Davis et al. 2015; Milne &amp; Mahanty 2015)","plainCitation":"(Vrieze &amp; Kuch 2012; Global Witness 2013; Watson et al. 2014; Davis et al. 2015; Milne &amp; Mahanty 2015)","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rsidR="00610C70">
        <w:fldChar w:fldCharType="separate"/>
      </w:r>
      <w:r w:rsidR="00183E11" w:rsidRPr="00183E11">
        <w:rPr>
          <w:rFonts w:ascii="Calibri" w:hAnsi="Calibri" w:cs="Calibri"/>
        </w:rPr>
        <w:t>(</w:t>
      </w:r>
      <w:proofErr w:type="spellStart"/>
      <w:r w:rsidR="00183E11" w:rsidRPr="00183E11">
        <w:rPr>
          <w:rFonts w:ascii="Calibri" w:hAnsi="Calibri" w:cs="Calibri"/>
        </w:rPr>
        <w:t>Vrieze</w:t>
      </w:r>
      <w:proofErr w:type="spellEnd"/>
      <w:r w:rsidR="00183E11" w:rsidRPr="00183E11">
        <w:rPr>
          <w:rFonts w:ascii="Calibri" w:hAnsi="Calibri" w:cs="Calibri"/>
        </w:rPr>
        <w:t xml:space="preserve"> &amp; </w:t>
      </w:r>
      <w:proofErr w:type="spellStart"/>
      <w:r w:rsidR="00183E11" w:rsidRPr="00183E11">
        <w:rPr>
          <w:rFonts w:ascii="Calibri" w:hAnsi="Calibri" w:cs="Calibri"/>
        </w:rPr>
        <w:t>Kuch</w:t>
      </w:r>
      <w:proofErr w:type="spellEnd"/>
      <w:r w:rsidR="00183E11" w:rsidRPr="00183E11">
        <w:rPr>
          <w:rFonts w:ascii="Calibri" w:hAnsi="Calibri" w:cs="Calibri"/>
        </w:rPr>
        <w:t xml:space="preserve"> 2012; Global Witness 2013; Watson et al. 2014; Davis et al. 2015; Milne &amp; </w:t>
      </w:r>
      <w:proofErr w:type="spellStart"/>
      <w:r w:rsidR="00183E11" w:rsidRPr="00183E11">
        <w:rPr>
          <w:rFonts w:ascii="Calibri" w:hAnsi="Calibri" w:cs="Calibri"/>
        </w:rPr>
        <w:t>Mahanty</w:t>
      </w:r>
      <w:proofErr w:type="spellEnd"/>
      <w:r w:rsidR="00183E11" w:rsidRPr="00183E11">
        <w:rPr>
          <w:rFonts w:ascii="Calibri" w:hAnsi="Calibri" w:cs="Calibri"/>
        </w:rPr>
        <w:t xml:space="preserve"> 2015)</w:t>
      </w:r>
      <w:r w:rsidR="00610C70">
        <w:fldChar w:fldCharType="end"/>
      </w:r>
      <w:r w:rsidR="00610C70">
        <w:t>.</w:t>
      </w:r>
      <w:r w:rsidR="00640705">
        <w:t xml:space="preserve"> </w:t>
      </w:r>
      <w:r w:rsidR="00610C70">
        <w:t>There has been a reduction in new ELC allocations in recent years (</w:t>
      </w:r>
      <w:r w:rsidR="00183E11">
        <w:t>www.opendevelopmentcambodia.net</w:t>
      </w:r>
      <w:r w:rsidR="00610C70">
        <w:t>), which may suggest that new avenues for economic development and growth in the agriculture sector are being developed</w:t>
      </w:r>
      <w:proofErr w:type="gramStart"/>
      <w:r w:rsidR="00610C70">
        <w:t xml:space="preserve">. </w:t>
      </w:r>
      <w:r w:rsidR="00640705">
        <w:t xml:space="preserve"> </w:t>
      </w:r>
      <w:proofErr w:type="gramEnd"/>
    </w:p>
    <w:p w14:paraId="7D6E4C87" w14:textId="53857417" w:rsidR="00234AEE" w:rsidRDefault="00FC77DB" w:rsidP="00C15F73">
      <w:r>
        <w:t xml:space="preserve">Since the end of civil conflict in the early 1990s, there has been significant migration and resettlement into rural provinces as people move back into traditional homelands or move in search </w:t>
      </w:r>
      <w:r>
        <w:lastRenderedPageBreak/>
        <w:t xml:space="preserve">of new land to settle </w:t>
      </w:r>
      <w:r>
        <w:fldChar w:fldCharType="begin"/>
      </w:r>
      <w:r>
        <w:instrText xml:space="preserve"> ADDIN ZOTERO_ITEM CSL_CITATION {"citationID":"vTZwYU9K","properties":{"formattedCitation":"(Milne &amp; Mahanty 2015)","plainCitation":"(Milne &amp; Mahanty 2015)","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fldChar w:fldCharType="separate"/>
      </w:r>
      <w:r w:rsidRPr="00FC77DB">
        <w:rPr>
          <w:rFonts w:ascii="Calibri" w:hAnsi="Calibri" w:cs="Calibri"/>
        </w:rPr>
        <w:t xml:space="preserve">(Milne &amp; </w:t>
      </w:r>
      <w:proofErr w:type="spellStart"/>
      <w:r w:rsidRPr="00FC77DB">
        <w:rPr>
          <w:rFonts w:ascii="Calibri" w:hAnsi="Calibri" w:cs="Calibri"/>
        </w:rPr>
        <w:t>Mahanty</w:t>
      </w:r>
      <w:proofErr w:type="spellEnd"/>
      <w:r w:rsidRPr="00FC77DB">
        <w:rPr>
          <w:rFonts w:ascii="Calibri" w:hAnsi="Calibri" w:cs="Calibri"/>
        </w:rPr>
        <w:t xml:space="preserve"> 2015)</w:t>
      </w:r>
      <w:r>
        <w:fldChar w:fldCharType="end"/>
      </w:r>
      <w:r>
        <w:t xml:space="preserve">. This post-war migration has come at a cost to forest cover, as families look to establish and expand their agricultural land </w:t>
      </w:r>
      <w:r>
        <w:fldChar w:fldCharType="begin"/>
      </w:r>
      <w:r>
        <w:instrText xml:space="preserve"> ADDIN ZOTERO_ITEM CSL_CITATION {"citationID":"oh4ORrFD","properties":{"formattedCitation":"(Hought et al. 2012; Kong et al. 2019)","plainCitation":"(Hought et al. 2012; Kong et al. 2019)","noteIndex":0},"citationItems":[{"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fldChar w:fldCharType="separate"/>
      </w:r>
      <w:r w:rsidRPr="00FC77DB">
        <w:rPr>
          <w:rFonts w:ascii="Calibri" w:hAnsi="Calibri" w:cs="Calibri"/>
        </w:rPr>
        <w:t>(</w:t>
      </w:r>
      <w:proofErr w:type="spellStart"/>
      <w:r w:rsidRPr="00FC77DB">
        <w:rPr>
          <w:rFonts w:ascii="Calibri" w:hAnsi="Calibri" w:cs="Calibri"/>
        </w:rPr>
        <w:t>Hought</w:t>
      </w:r>
      <w:proofErr w:type="spellEnd"/>
      <w:r w:rsidRPr="00FC77DB">
        <w:rPr>
          <w:rFonts w:ascii="Calibri" w:hAnsi="Calibri" w:cs="Calibri"/>
        </w:rPr>
        <w:t xml:space="preserve"> et al. 2012; Kong et al. 2019)</w:t>
      </w:r>
      <w:r>
        <w:fldChar w:fldCharType="end"/>
      </w:r>
      <w:r>
        <w:t xml:space="preserve">. The rural provinces with high forest cover are still vulnerable to in-migration and land speculation, as access has improved significantly over the last decade and poor, landless families seek to establish themselves in frontier areas </w:t>
      </w:r>
      <w:r>
        <w:fldChar w:fldCharType="begin"/>
      </w:r>
      <w:r>
        <w:instrText xml:space="preserve"> ADDIN ZOTERO_ITEM CSL_CITATION {"citationID":"HnJsqvme","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fldChar w:fldCharType="separate"/>
      </w:r>
      <w:r w:rsidRPr="00FC77DB">
        <w:rPr>
          <w:rFonts w:ascii="Calibri" w:hAnsi="Calibri" w:cs="Calibri"/>
        </w:rPr>
        <w:t>(Evans et al. 2013)</w:t>
      </w:r>
      <w:r>
        <w:fldChar w:fldCharType="end"/>
      </w:r>
      <w:r>
        <w:t>. This, and other studies, have demonstrated that increases in human population density can predict forest loss</w:t>
      </w:r>
      <w:r w:rsidR="00A2445E">
        <w:t xml:space="preserve"> </w:t>
      </w:r>
      <w:r w:rsidR="00A2445E">
        <w:fldChar w:fldCharType="begin"/>
      </w:r>
      <w:r w:rsidR="00A2445E">
        <w:instrText xml:space="preserve"> ADDIN ZOTERO_ITEM CSL_CITATION {"citationID":"dWLNecCs","properties":{"formattedCitation":"(Dasgupta et al. 2005; Krishnadas et al. 2018)","plainCitation":"(Dasgupta et al. 2005; Krishnadas et al. 2018)","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1763,"uris":["http://zotero.org/users/2170232/items/HZJ6GEEF"],"uri":["http://zotero.org/users/2170232/items/HZJ6GEEF"],"itemData":{"id":1763,"type":"article-journal","abstract":"Maintaining forest cover is important for Biodiversity Hotspots that support many endangered and endemic species but have lost much of their original forest extent. In developing countries, ongoing economic and demographic growth within Hotspots can alter rates and patterns of deforestation, making it a concern to quantify rates of forest loss and assess landscape-scale correlates of deforestation within Hotspots. Such analyses can help set baselines for future monitoring and provide landscape-scale perspectives to design conservation policy. For the Western Ghats Biodiversity Hotspot in India, we examined correlates of forest loss following rapid economic expansion (post-2000 CE). First, we used open-source remote-sensing data to estimate annual trends in recent forest loss (from 2000 to 2016) for the entire Hotspot. Across the entire Western Ghats, we assessed the relative importance of and interactions among demographic, administrative, and biophysical factors that predicted rates of forest loss—measured as the number of 30 × 30-m pixels of forest lost within randomly selected 1 km2 cells. Protected areas reduced forest loss by 30%, especially when forests were closer to roads (33%) and towns (36%). However, the advantage of protection declined by 32% when local population densities increased, implying that the difference in forest loss between protected and non-protected areas disappears at high local population densities. To check scale-dependency of spatial extent, we repeated the modelling process for two landscape subsets within Western Ghats. In contrast with results for the entire Western Ghats, both focal landscapes showed no difference in deforestation with protection status alone or its interactions with village population density and distance to towns. However, deforestation was 88% lower when forests were protected and farther from roads. Overall, our results indicate that protected areas help retain forest cover within a global Biodiversity Hotspot even with rapid development, but high human population densities and road development can reduce the benefits of protection.","container-title":"Biological Conservation","DOI":"10.1016/j.biocon.2018.04.034","ISSN":"0006-3207","journalAbbreviation":"Biological Conservation","page":"147-155","source":"ScienceDirect","title":"Parks protect forest cover in a tropical biodiversity hotspot, but high human population densities can limit success","volume":"223","author":[{"family":"Krishnadas","given":"Meghna"},{"family":"Agarwala","given":"Meghna"},{"family":"Sridhara","given":"Sachin"},{"family":"Eastwood","given":"Erin"}],"issued":{"date-parts":[["2018",7,1]]}}}],"schema":"https://github.com/citation-style-language/schema/raw/master/csl-citation.json"} </w:instrText>
      </w:r>
      <w:r w:rsidR="00A2445E">
        <w:fldChar w:fldCharType="separate"/>
      </w:r>
      <w:r w:rsidR="00A2445E" w:rsidRPr="00A2445E">
        <w:rPr>
          <w:rFonts w:ascii="Calibri" w:hAnsi="Calibri" w:cs="Calibri"/>
        </w:rPr>
        <w:t xml:space="preserve">(Dasgupta et al. 2005; </w:t>
      </w:r>
      <w:proofErr w:type="spellStart"/>
      <w:r w:rsidR="00A2445E" w:rsidRPr="00A2445E">
        <w:rPr>
          <w:rFonts w:ascii="Calibri" w:hAnsi="Calibri" w:cs="Calibri"/>
        </w:rPr>
        <w:t>Krishnadas</w:t>
      </w:r>
      <w:proofErr w:type="spellEnd"/>
      <w:r w:rsidR="00A2445E" w:rsidRPr="00A2445E">
        <w:rPr>
          <w:rFonts w:ascii="Calibri" w:hAnsi="Calibri" w:cs="Calibri"/>
        </w:rPr>
        <w:t xml:space="preserve"> et al. 2018)</w:t>
      </w:r>
      <w:r w:rsidR="00A2445E">
        <w:fldChar w:fldCharType="end"/>
      </w:r>
      <w:r w:rsidR="00A2445E">
        <w:t>.</w:t>
      </w:r>
      <w:r>
        <w:t xml:space="preserve"> </w:t>
      </w:r>
      <w:r w:rsidR="00A2445E">
        <w:t>In the context of poor environmental governance</w:t>
      </w:r>
      <w:r>
        <w:t xml:space="preserve"> </w:t>
      </w:r>
      <w:r w:rsidR="00A2445E">
        <w:t>and weak institutions, as</w:t>
      </w:r>
      <w:r w:rsidR="00584F96">
        <w:t xml:space="preserve"> in</w:t>
      </w:r>
      <w:r w:rsidR="00A2445E">
        <w:t xml:space="preserve"> Cambodia </w:t>
      </w:r>
      <w:r w:rsidR="00A2445E">
        <w:fldChar w:fldCharType="begin"/>
      </w:r>
      <w:r w:rsidR="00A2445E">
        <w:instrText xml:space="preserve"> ADDIN ZOTERO_ITEM CSL_CITATION {"citationID":"Hdmfvsrs","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A2445E">
        <w:fldChar w:fldCharType="separate"/>
      </w:r>
      <w:r w:rsidR="00A2445E" w:rsidRPr="00A2445E">
        <w:rPr>
          <w:rFonts w:ascii="Calibri" w:hAnsi="Calibri" w:cs="Calibri"/>
        </w:rPr>
        <w:t>(Riggs et al. 2018)</w:t>
      </w:r>
      <w:r w:rsidR="00A2445E">
        <w:fldChar w:fldCharType="end"/>
      </w:r>
      <w:r w:rsidR="00A2445E">
        <w:t xml:space="preserve">, </w:t>
      </w:r>
      <w:r w:rsidR="00584F96">
        <w:t xml:space="preserve">rural in-migration could continue to drive forest loss. Government settlement and land titling policies need to pre-empt increased migration into rural areas, particularly those with protected areas, and ensure forest loss is minimised. The two most prominent settlement initiatives – social land concessions and Directive 01 – have been widely criticised for poor management and implementation, and both have resulted in the loss of forests inside protected areas </w:t>
      </w:r>
      <w:r w:rsidR="00584F96">
        <w:fldChar w:fldCharType="begin"/>
      </w:r>
      <w:r w:rsidR="00584F96">
        <w:instrText xml:space="preserve"> ADDIN ZOTERO_ITEM CSL_CITATION {"citationID":"9TO0YDmQ","properties":{"formattedCitation":"(Milne 2013; Oldenburg &amp; Neef 2014; Grimsditch &amp; Schoenberger 2015)","plainCitation":"(Milne 2013; Oldenburg &amp; Neef 2014; Grimsditch &amp; Schoenberger 2015)","noteIndex":0},"citationItems":[{"id":2435,"uris":["http://zotero.org/users/2170232/items/EEIR9IDH"],"uri":["http://zotero.org/users/2170232/items/EEIR9IDH"],"itemData":{"id":2435,"type":"article-journal","abstract":"Two opposing land tenure policies are being implemented in upland Cambodia: indigenous communal title, the product of a decade of advocacy for indigenous rights; and Order 01, a dramatic new initiative to provide private individual titles to thousands of farmers living on state public land. This policy conflict has precipitated painful deliberations in Indigenous villages, whereby the merits of inalienable communal title must be weighed against its risks and constraints; and individual titles must be scrutinised for their potential to accelerate alienation and render frontier areas ‘legible’ for government and markets. I examine these issues through the experiences of one village in Mondulkiri, which recently ‘reconciled’ its communal title claim with the new individually motivated reforms. The village exemplifies Cambodia's commodity frontier: it is of mixed Bunong-Khmer ethnicity, and has undergone rapid deforestation and market integration since 2005. Thus, when the individual titling commenced in 2012, the already-fragile communal land claim was abandoned by 25% of its constituents. I explore how this unfolded, revealing powerful moral and racial narratives around Bunong identity and the processes of land fragmentation, commodification and alienation. I also reveal how these processes are enabled by Cambodia's predatory regime, of which Order 01 is an intimate part.","container-title":"Asia Pacific Viewpoint","DOI":"10.1111/apv.12027","ISSN":"1467-8373","issue":"3","language":"en","page":"323-339","source":"Wiley Online Library","title":"Under the leopard's skin: Land commodification and the dilemmas of Indigenous communal title in upland Cambodia","title-short":"Under the leopard's skin","volume":"54","author":[{"family":"Milne","given":"Sarah"}],"issued":{"date-parts":[["2013"]]}}},{"id":2482,"uris":["http://zotero.org/users/2170232/items/RTUUGXI9"],"uri":["http://zotero.org/users/2170232/items/RTUUGXI9"],"itemData":{"id":2482,"type":"article-journal","container-title":"Law and Development Review","issue":"1","journalAbbreviation":"Law &amp; Dev. Rev.","language":"eng","page":"49-78","source":"HeinOnline","title":"Reversing Land Grabs or Aggravating Tenure Insecurity: Competing Perspectives on Economic Land Concessions and Land Titling in Cambodia","title-short":"Reversing Land Grabs or Aggravating Tenure Insecurity","volume":"7","author":[{"family":"Oldenburg","given":"Christoph"},{"family":"Neef","given":"Andreas"}],"issued":{"date-parts":[["2014"]]}}},{"id":1612,"uris":["http://zotero.org/users/2170232/items/3HW4UYHH"],"uri":["http://zotero.org/users/2170232/items/3HW4UYHH"],"itemData":{"id":1612,"type":"report","publisher":"NGO Forum","title":"New actions and existing policies: The implementation and impacts of Order 01","author":[{"family":"Grimsditch","given":"Mark"},{"family":"Schoenberger","given":"Laura"}],"issued":{"date-parts":[["2015"]]}}}],"schema":"https://github.com/citation-style-language/schema/raw/master/csl-citation.json"} </w:instrText>
      </w:r>
      <w:r w:rsidR="00584F96">
        <w:fldChar w:fldCharType="separate"/>
      </w:r>
      <w:r w:rsidR="00584F96" w:rsidRPr="00584F96">
        <w:rPr>
          <w:rFonts w:ascii="Calibri" w:hAnsi="Calibri" w:cs="Calibri"/>
        </w:rPr>
        <w:t xml:space="preserve">(Milne 2013; Oldenburg &amp; </w:t>
      </w:r>
      <w:proofErr w:type="spellStart"/>
      <w:r w:rsidR="00584F96" w:rsidRPr="00584F96">
        <w:rPr>
          <w:rFonts w:ascii="Calibri" w:hAnsi="Calibri" w:cs="Calibri"/>
        </w:rPr>
        <w:t>Neef</w:t>
      </w:r>
      <w:proofErr w:type="spellEnd"/>
      <w:r w:rsidR="00584F96" w:rsidRPr="00584F96">
        <w:rPr>
          <w:rFonts w:ascii="Calibri" w:hAnsi="Calibri" w:cs="Calibri"/>
        </w:rPr>
        <w:t xml:space="preserve"> 2014; </w:t>
      </w:r>
      <w:proofErr w:type="spellStart"/>
      <w:r w:rsidR="00584F96" w:rsidRPr="00584F96">
        <w:rPr>
          <w:rFonts w:ascii="Calibri" w:hAnsi="Calibri" w:cs="Calibri"/>
        </w:rPr>
        <w:t>Grimsditch</w:t>
      </w:r>
      <w:proofErr w:type="spellEnd"/>
      <w:r w:rsidR="00584F96" w:rsidRPr="00584F96">
        <w:rPr>
          <w:rFonts w:ascii="Calibri" w:hAnsi="Calibri" w:cs="Calibri"/>
        </w:rPr>
        <w:t xml:space="preserve"> &amp; </w:t>
      </w:r>
      <w:proofErr w:type="spellStart"/>
      <w:r w:rsidR="00584F96" w:rsidRPr="00584F96">
        <w:rPr>
          <w:rFonts w:ascii="Calibri" w:hAnsi="Calibri" w:cs="Calibri"/>
        </w:rPr>
        <w:t>Schoenberger</w:t>
      </w:r>
      <w:proofErr w:type="spellEnd"/>
      <w:r w:rsidR="00584F96" w:rsidRPr="00584F96">
        <w:rPr>
          <w:rFonts w:ascii="Calibri" w:hAnsi="Calibri" w:cs="Calibri"/>
        </w:rPr>
        <w:t xml:space="preserve"> 2015</w:t>
      </w:r>
      <w:r w:rsidR="00584F96">
        <w:rPr>
          <w:rFonts w:ascii="Calibri" w:hAnsi="Calibri" w:cs="Calibri"/>
        </w:rPr>
        <w:t>, also see Annex 1</w:t>
      </w:r>
      <w:r w:rsidR="00584F96" w:rsidRPr="00584F96">
        <w:rPr>
          <w:rFonts w:ascii="Calibri" w:hAnsi="Calibri" w:cs="Calibri"/>
        </w:rPr>
        <w:t>)</w:t>
      </w:r>
      <w:r w:rsidR="00584F96">
        <w:fldChar w:fldCharType="end"/>
      </w:r>
      <w:r w:rsidR="00584F96">
        <w:t>.</w:t>
      </w:r>
    </w:p>
    <w:p w14:paraId="028381C9" w14:textId="78686D6E" w:rsidR="00EF0E15" w:rsidRDefault="00EF0E15" w:rsidP="00C15F73">
      <w:r>
        <w:t xml:space="preserve">The cluster analysis placed the provinces Preah </w:t>
      </w:r>
      <w:proofErr w:type="spellStart"/>
      <w:r>
        <w:t>Vihear</w:t>
      </w:r>
      <w:proofErr w:type="spellEnd"/>
      <w:r>
        <w:t xml:space="preserve">, Stung </w:t>
      </w:r>
      <w:proofErr w:type="spellStart"/>
      <w:r>
        <w:t>Treng</w:t>
      </w:r>
      <w:proofErr w:type="spellEnd"/>
      <w:r>
        <w:t xml:space="preserve">, and Koh Kong into cluster 5, suggesting that these provinces have socioeconomic conditions </w:t>
      </w:r>
      <w:proofErr w:type="gramStart"/>
      <w:r>
        <w:t>similar to</w:t>
      </w:r>
      <w:proofErr w:type="gramEnd"/>
      <w:r>
        <w:t xml:space="preserve"> the wealthier, more developed provinces such as </w:t>
      </w:r>
      <w:proofErr w:type="spellStart"/>
      <w:r>
        <w:t>Siem</w:t>
      </w:r>
      <w:proofErr w:type="spellEnd"/>
      <w:r>
        <w:t xml:space="preserve"> Reap, and to provinces with extensive agriculture such as Kampong Chhnang. This placement was despite many similarities with the provinces in cluster 1, including being large, rural, and with high forest cover. This clustering suggests that Preah </w:t>
      </w:r>
      <w:proofErr w:type="spellStart"/>
      <w:r>
        <w:t>Vihear</w:t>
      </w:r>
      <w:proofErr w:type="spellEnd"/>
      <w:r>
        <w:t xml:space="preserve">, Stung </w:t>
      </w:r>
      <w:proofErr w:type="spellStart"/>
      <w:r>
        <w:t>Treng</w:t>
      </w:r>
      <w:proofErr w:type="spellEnd"/>
      <w:r>
        <w:t xml:space="preserve">, and Koh Kong have made progress in increasing the socioeconomic </w:t>
      </w:r>
      <w:r w:rsidR="00B90674">
        <w:t xml:space="preserve">conditions of the population, without extensive forest loss (median forest loss within cluster 5 is less than for cluster 1). </w:t>
      </w:r>
      <w:r w:rsidR="005B6BA4">
        <w:t xml:space="preserve">These improvements may have been driven by the expansion of economic sectors that do not rely on natural resource extraction or agricultural expansion, or indeed by the growth of nature-friendly sectors, such as ecotourism. </w:t>
      </w:r>
      <w:r w:rsidR="00B90674">
        <w:t>These results warrant further investigation to identify whether there are specific policies, initiatives, economic conditions, or social movements that have improved socioeconomic conditions with minimal deforestation, and which could be replicated in other po</w:t>
      </w:r>
      <w:r w:rsidR="005B6BA4">
        <w:t xml:space="preserve">or, forested provinces. </w:t>
      </w:r>
    </w:p>
    <w:p w14:paraId="2570F4A1" w14:textId="77777777" w:rsidR="00EF0E15" w:rsidRDefault="00EF0E15" w:rsidP="00C15F73"/>
    <w:p w14:paraId="5B369410" w14:textId="40945099" w:rsidR="00940351" w:rsidRPr="00234AEE" w:rsidRDefault="00940351" w:rsidP="00C15F73"/>
    <w:sectPr w:rsidR="00940351" w:rsidRPr="00234AEE" w:rsidSect="0071774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7-23T13:30:00Z" w:initials="MN">
    <w:p w14:paraId="65883D35" w14:textId="77777777" w:rsidR="0011048D" w:rsidRDefault="0011048D" w:rsidP="0011048D">
      <w:pPr>
        <w:pStyle w:val="CommentText"/>
      </w:pPr>
      <w:r>
        <w:rPr>
          <w:rStyle w:val="CommentReference"/>
        </w:rPr>
        <w:annotationRef/>
      </w:r>
      <w:r>
        <w:t>Need to check/change y axis labels (can’t be both pixels and km2)</w:t>
      </w:r>
    </w:p>
  </w:comment>
  <w:comment w:id="1" w:author="Matthew Nuttall" w:date="2021-11-12T14:33:00Z" w:initials="MN">
    <w:p w14:paraId="265F2254" w14:textId="7C02B0A4" w:rsidR="005D6589" w:rsidRDefault="005D6589">
      <w:pPr>
        <w:pStyle w:val="CommentText"/>
      </w:pPr>
      <w:r>
        <w:rPr>
          <w:rStyle w:val="CommentReference"/>
        </w:rPr>
        <w:annotationRef/>
      </w:r>
      <w:r>
        <w:t>Need to tweak figure to make axis and panel text larger</w:t>
      </w:r>
    </w:p>
  </w:comment>
  <w:comment w:id="2" w:author="Matthew Nuttall" w:date="2021-11-08T11:48:00Z" w:initials="MN">
    <w:p w14:paraId="669EA7D4" w14:textId="30041F55" w:rsidR="00AF7E60" w:rsidRDefault="00AF7E60">
      <w:pPr>
        <w:pStyle w:val="CommentText"/>
      </w:pPr>
      <w:r>
        <w:rPr>
          <w:rStyle w:val="CommentReference"/>
        </w:rPr>
        <w:annotationRef/>
      </w:r>
      <w:r>
        <w:t>Plot as bars and add SE?</w:t>
      </w:r>
    </w:p>
  </w:comment>
  <w:comment w:id="3" w:author="Matthew Nuttall" w:date="2021-11-08T11:49:00Z" w:initials="MN">
    <w:p w14:paraId="6EA17A5B" w14:textId="46FBA175" w:rsidR="00AF7E60" w:rsidRDefault="00AF7E60">
      <w:pPr>
        <w:pStyle w:val="CommentText"/>
      </w:pPr>
      <w:r>
        <w:rPr>
          <w:rStyle w:val="CommentReference"/>
        </w:rPr>
        <w:annotationRef/>
      </w:r>
      <w:r w:rsidR="001D15AF">
        <w:rPr>
          <w:rStyle w:val="CommentReference"/>
        </w:rPr>
        <w:t>Increase axis and legend text size</w:t>
      </w:r>
    </w:p>
  </w:comment>
  <w:comment w:id="4" w:author="Matthew Nuttall" w:date="2021-10-28T11:36:00Z" w:initials="MN">
    <w:p w14:paraId="13C889B6" w14:textId="77777777" w:rsidR="00C73044" w:rsidRDefault="00C73044">
      <w:pPr>
        <w:pStyle w:val="CommentText"/>
      </w:pPr>
      <w:r>
        <w:rPr>
          <w:rStyle w:val="CommentReference"/>
        </w:rPr>
        <w:annotationRef/>
      </w:r>
      <w:r>
        <w:t>Check units for y axis for a, c, e, f</w:t>
      </w:r>
    </w:p>
    <w:p w14:paraId="1A0F7703" w14:textId="10FDE3F4" w:rsidR="00AF7E60" w:rsidRDefault="00AF7E60">
      <w:pPr>
        <w:pStyle w:val="CommentText"/>
      </w:pPr>
      <w:r>
        <w:t>Adjust y axis for 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883D35" w15:done="0"/>
  <w15:commentEx w15:paraId="265F2254" w15:done="0"/>
  <w15:commentEx w15:paraId="669EA7D4" w15:done="0"/>
  <w15:commentEx w15:paraId="6EA17A5B" w15:done="0"/>
  <w15:commentEx w15:paraId="1A0F77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542F3" w16cex:dateUtc="2021-07-23T12:30:00Z"/>
  <w16cex:commentExtensible w16cex:durableId="2538F9B2" w16cex:dateUtc="2021-11-12T14:33:00Z"/>
  <w16cex:commentExtensible w16cex:durableId="25338D0B" w16cex:dateUtc="2021-11-08T11:48:00Z"/>
  <w16cex:commentExtensible w16cex:durableId="25338D32" w16cex:dateUtc="2021-11-08T11:49:00Z"/>
  <w16cex:commentExtensible w16cex:durableId="252509C9" w16cex:dateUtc="2021-10-28T1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883D35" w16cid:durableId="24A542F3"/>
  <w16cid:commentId w16cid:paraId="265F2254" w16cid:durableId="2538F9B2"/>
  <w16cid:commentId w16cid:paraId="669EA7D4" w16cid:durableId="25338D0B"/>
  <w16cid:commentId w16cid:paraId="6EA17A5B" w16cid:durableId="25338D32"/>
  <w16cid:commentId w16cid:paraId="1A0F7703" w16cid:durableId="252509C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664E"/>
    <w:rsid w:val="000111C4"/>
    <w:rsid w:val="000359C7"/>
    <w:rsid w:val="0005444F"/>
    <w:rsid w:val="00072256"/>
    <w:rsid w:val="00086943"/>
    <w:rsid w:val="000920A2"/>
    <w:rsid w:val="000A5C90"/>
    <w:rsid w:val="000A7573"/>
    <w:rsid w:val="0011048D"/>
    <w:rsid w:val="0011317E"/>
    <w:rsid w:val="00127FD8"/>
    <w:rsid w:val="0014759D"/>
    <w:rsid w:val="00183E11"/>
    <w:rsid w:val="001A49B6"/>
    <w:rsid w:val="001C6CC0"/>
    <w:rsid w:val="001D15AF"/>
    <w:rsid w:val="001E29BB"/>
    <w:rsid w:val="00212B19"/>
    <w:rsid w:val="00234AEE"/>
    <w:rsid w:val="002473F5"/>
    <w:rsid w:val="00267EF3"/>
    <w:rsid w:val="00267F13"/>
    <w:rsid w:val="00274B68"/>
    <w:rsid w:val="00285D11"/>
    <w:rsid w:val="002C711B"/>
    <w:rsid w:val="002F76B2"/>
    <w:rsid w:val="00316B6B"/>
    <w:rsid w:val="003B4CB2"/>
    <w:rsid w:val="003D2547"/>
    <w:rsid w:val="004022CF"/>
    <w:rsid w:val="004204F6"/>
    <w:rsid w:val="004336C4"/>
    <w:rsid w:val="00451A01"/>
    <w:rsid w:val="004B2379"/>
    <w:rsid w:val="004C58EB"/>
    <w:rsid w:val="004E5487"/>
    <w:rsid w:val="00515BD5"/>
    <w:rsid w:val="00524C0E"/>
    <w:rsid w:val="00535B36"/>
    <w:rsid w:val="00567397"/>
    <w:rsid w:val="005744DE"/>
    <w:rsid w:val="005760C1"/>
    <w:rsid w:val="00584F96"/>
    <w:rsid w:val="00592712"/>
    <w:rsid w:val="005B33C1"/>
    <w:rsid w:val="005B6BA4"/>
    <w:rsid w:val="005C65BA"/>
    <w:rsid w:val="005D0E96"/>
    <w:rsid w:val="005D1F14"/>
    <w:rsid w:val="005D6589"/>
    <w:rsid w:val="005F24FA"/>
    <w:rsid w:val="00610C70"/>
    <w:rsid w:val="00615440"/>
    <w:rsid w:val="00636916"/>
    <w:rsid w:val="00640705"/>
    <w:rsid w:val="00663A82"/>
    <w:rsid w:val="006E6AD5"/>
    <w:rsid w:val="006F0007"/>
    <w:rsid w:val="007120AF"/>
    <w:rsid w:val="007173AE"/>
    <w:rsid w:val="00717426"/>
    <w:rsid w:val="0071774F"/>
    <w:rsid w:val="00751DDB"/>
    <w:rsid w:val="00756D59"/>
    <w:rsid w:val="007723BD"/>
    <w:rsid w:val="007772FF"/>
    <w:rsid w:val="00780D5F"/>
    <w:rsid w:val="007E74E7"/>
    <w:rsid w:val="007F53DC"/>
    <w:rsid w:val="008542C1"/>
    <w:rsid w:val="008646E0"/>
    <w:rsid w:val="00890C61"/>
    <w:rsid w:val="008B17DA"/>
    <w:rsid w:val="008B46A1"/>
    <w:rsid w:val="008B6ED5"/>
    <w:rsid w:val="008F5576"/>
    <w:rsid w:val="00900623"/>
    <w:rsid w:val="00902F41"/>
    <w:rsid w:val="009045AD"/>
    <w:rsid w:val="009107F5"/>
    <w:rsid w:val="00940351"/>
    <w:rsid w:val="009B6994"/>
    <w:rsid w:val="00A13D84"/>
    <w:rsid w:val="00A2445E"/>
    <w:rsid w:val="00A63D6A"/>
    <w:rsid w:val="00AF5C67"/>
    <w:rsid w:val="00AF717F"/>
    <w:rsid w:val="00AF7E60"/>
    <w:rsid w:val="00B0710D"/>
    <w:rsid w:val="00B211D3"/>
    <w:rsid w:val="00B23379"/>
    <w:rsid w:val="00B304B4"/>
    <w:rsid w:val="00B30997"/>
    <w:rsid w:val="00B65CA2"/>
    <w:rsid w:val="00B90674"/>
    <w:rsid w:val="00B91ACA"/>
    <w:rsid w:val="00BA0606"/>
    <w:rsid w:val="00BB17C1"/>
    <w:rsid w:val="00BD790B"/>
    <w:rsid w:val="00C15F73"/>
    <w:rsid w:val="00C51A4D"/>
    <w:rsid w:val="00C629EA"/>
    <w:rsid w:val="00C64B16"/>
    <w:rsid w:val="00C73044"/>
    <w:rsid w:val="00C769D9"/>
    <w:rsid w:val="00CD0112"/>
    <w:rsid w:val="00D1536D"/>
    <w:rsid w:val="00D25F20"/>
    <w:rsid w:val="00D6664E"/>
    <w:rsid w:val="00E62493"/>
    <w:rsid w:val="00E7333A"/>
    <w:rsid w:val="00E821FF"/>
    <w:rsid w:val="00EC21B6"/>
    <w:rsid w:val="00EF0E15"/>
    <w:rsid w:val="00F2715A"/>
    <w:rsid w:val="00F34C45"/>
    <w:rsid w:val="00F5783B"/>
    <w:rsid w:val="00FC77DB"/>
    <w:rsid w:val="00FE36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4FE407"/>
  <w15:chartTrackingRefBased/>
  <w15:docId w15:val="{8C8991C4-158C-4BC0-8DC5-6166767A22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6664E"/>
    <w:rPr>
      <w:sz w:val="16"/>
      <w:szCs w:val="16"/>
    </w:rPr>
  </w:style>
  <w:style w:type="paragraph" w:styleId="CommentText">
    <w:name w:val="annotation text"/>
    <w:basedOn w:val="Normal"/>
    <w:link w:val="CommentTextChar"/>
    <w:uiPriority w:val="99"/>
    <w:unhideWhenUsed/>
    <w:rsid w:val="00D6664E"/>
    <w:pPr>
      <w:spacing w:line="240" w:lineRule="auto"/>
    </w:pPr>
    <w:rPr>
      <w:sz w:val="20"/>
      <w:szCs w:val="20"/>
    </w:rPr>
  </w:style>
  <w:style w:type="character" w:customStyle="1" w:styleId="CommentTextChar">
    <w:name w:val="Comment Text Char"/>
    <w:basedOn w:val="DefaultParagraphFont"/>
    <w:link w:val="CommentText"/>
    <w:uiPriority w:val="99"/>
    <w:rsid w:val="00D6664E"/>
    <w:rPr>
      <w:sz w:val="20"/>
      <w:szCs w:val="20"/>
    </w:rPr>
  </w:style>
  <w:style w:type="character" w:styleId="Hyperlink">
    <w:name w:val="Hyperlink"/>
    <w:basedOn w:val="DefaultParagraphFont"/>
    <w:uiPriority w:val="99"/>
    <w:unhideWhenUsed/>
    <w:rsid w:val="00D6664E"/>
    <w:rPr>
      <w:color w:val="0563C1" w:themeColor="hyperlink"/>
      <w:u w:val="single"/>
    </w:rPr>
  </w:style>
  <w:style w:type="character" w:styleId="UnresolvedMention">
    <w:name w:val="Unresolved Mention"/>
    <w:basedOn w:val="DefaultParagraphFont"/>
    <w:uiPriority w:val="99"/>
    <w:semiHidden/>
    <w:unhideWhenUsed/>
    <w:rsid w:val="00D6664E"/>
    <w:rPr>
      <w:color w:val="605E5C"/>
      <w:shd w:val="clear" w:color="auto" w:fill="E1DFDD"/>
    </w:rPr>
  </w:style>
  <w:style w:type="table" w:styleId="TableGrid">
    <w:name w:val="Table Grid"/>
    <w:basedOn w:val="TableNormal"/>
    <w:uiPriority w:val="39"/>
    <w:rsid w:val="00D66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73044"/>
    <w:rPr>
      <w:b/>
      <w:bCs/>
    </w:rPr>
  </w:style>
  <w:style w:type="character" w:customStyle="1" w:styleId="CommentSubjectChar">
    <w:name w:val="Comment Subject Char"/>
    <w:basedOn w:val="CommentTextChar"/>
    <w:link w:val="CommentSubject"/>
    <w:uiPriority w:val="99"/>
    <w:semiHidden/>
    <w:rsid w:val="00C7304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hyperlink" Target="http://www.opendevelopmentcambodia.net" TargetMode="External"/><Relationship Id="rId15" Type="http://schemas.openxmlformats.org/officeDocument/2006/relationships/image" Target="media/image6.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5F2875-0DC1-4363-AB9E-8C71606BC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69</TotalTime>
  <Pages>24</Pages>
  <Words>39409</Words>
  <Characters>224634</Characters>
  <Application>Microsoft Office Word</Application>
  <DocSecurity>0</DocSecurity>
  <Lines>1871</Lines>
  <Paragraphs>5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35</cp:revision>
  <dcterms:created xsi:type="dcterms:W3CDTF">2021-10-26T19:13:00Z</dcterms:created>
  <dcterms:modified xsi:type="dcterms:W3CDTF">2021-11-12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p6TXGQDD"/&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